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BB141D1" w14:textId="0988E7CC" w:rsidR="00E81725" w:rsidRDefault="00E16E6E" w:rsidP="00E16E6E">
      <w:pPr>
        <w:pStyle w:val="Heading1"/>
      </w:pPr>
      <w:r>
        <w:t>Unraveling causal mechanisms of the continuous maize penalty</w:t>
      </w:r>
    </w:p>
    <w:p w14:paraId="13F663E9" w14:textId="77777777" w:rsidR="00812C6B" w:rsidRPr="00812C6B" w:rsidRDefault="00812C6B" w:rsidP="00812C6B"/>
    <w:p w14:paraId="4D7B404C" w14:textId="04092613" w:rsidR="00812C6B" w:rsidRDefault="00812C6B" w:rsidP="00812C6B">
      <w:pPr>
        <w:pStyle w:val="Body"/>
        <w:ind w:firstLine="0"/>
      </w:pPr>
      <w:r>
        <w:t>Virginia Nichols</w:t>
      </w:r>
      <w:r w:rsidRPr="0068541B">
        <w:rPr>
          <w:vertAlign w:val="superscript"/>
        </w:rPr>
        <w:t>1</w:t>
      </w:r>
      <w:r>
        <w:t>, Mitch Baum</w:t>
      </w:r>
      <w:r w:rsidRPr="0068541B">
        <w:rPr>
          <w:vertAlign w:val="superscript"/>
        </w:rPr>
        <w:t>1</w:t>
      </w:r>
      <w:r>
        <w:t>, Michael Castellano</w:t>
      </w:r>
      <w:r w:rsidRPr="0068541B">
        <w:rPr>
          <w:vertAlign w:val="superscript"/>
        </w:rPr>
        <w:t>1</w:t>
      </w:r>
      <w:r>
        <w:t xml:space="preserve">, </w:t>
      </w:r>
      <w:bookmarkStart w:id="0" w:name="_Hlk76454738"/>
      <w:r w:rsidR="00C60178">
        <w:t>Isaiah Huber</w:t>
      </w:r>
      <w:r w:rsidR="00C60178" w:rsidRPr="00C60178">
        <w:rPr>
          <w:vertAlign w:val="superscript"/>
        </w:rPr>
        <w:t>1</w:t>
      </w:r>
      <w:r w:rsidR="00C60178">
        <w:t xml:space="preserve">, </w:t>
      </w:r>
      <w:bookmarkEnd w:id="0"/>
      <w:r>
        <w:t>Neil Huth</w:t>
      </w:r>
      <w:r>
        <w:rPr>
          <w:vertAlign w:val="superscript"/>
        </w:rPr>
        <w:t>2</w:t>
      </w:r>
      <w:r>
        <w:t>, John Sawyer</w:t>
      </w:r>
      <w:r w:rsidRPr="0068541B">
        <w:rPr>
          <w:vertAlign w:val="superscript"/>
        </w:rPr>
        <w:t>1</w:t>
      </w:r>
      <w:r>
        <w:t>, Emerson Nafziger</w:t>
      </w:r>
      <w:r>
        <w:rPr>
          <w:vertAlign w:val="superscript"/>
        </w:rPr>
        <w:t>3</w:t>
      </w:r>
      <w:r>
        <w:t xml:space="preserve">, </w:t>
      </w:r>
      <w:proofErr w:type="spellStart"/>
      <w:r>
        <w:t>Sotirios</w:t>
      </w:r>
      <w:proofErr w:type="spellEnd"/>
      <w:r>
        <w:t xml:space="preserve"> Archontoulis</w:t>
      </w:r>
      <w:r w:rsidRPr="0068541B">
        <w:rPr>
          <w:vertAlign w:val="superscript"/>
        </w:rPr>
        <w:t>1</w:t>
      </w:r>
    </w:p>
    <w:p w14:paraId="0C5E791B" w14:textId="77777777" w:rsidR="00812C6B" w:rsidRDefault="00812C6B" w:rsidP="00812C6B">
      <w:pPr>
        <w:pStyle w:val="Body"/>
        <w:ind w:firstLine="0"/>
      </w:pPr>
      <w:r w:rsidRPr="0068541B">
        <w:rPr>
          <w:vertAlign w:val="superscript"/>
        </w:rPr>
        <w:t>1</w:t>
      </w:r>
      <w:r>
        <w:t>Department of Agronomy, Iowa State University</w:t>
      </w:r>
    </w:p>
    <w:p w14:paraId="1F58BDF4" w14:textId="77777777" w:rsidR="00812C6B" w:rsidRDefault="00812C6B" w:rsidP="00812C6B">
      <w:pPr>
        <w:pStyle w:val="Body"/>
        <w:ind w:firstLine="0"/>
      </w:pPr>
      <w:r w:rsidRPr="0068541B">
        <w:rPr>
          <w:vertAlign w:val="superscript"/>
        </w:rPr>
        <w:t>2</w:t>
      </w:r>
      <w:r>
        <w:t>Neil</w:t>
      </w:r>
    </w:p>
    <w:p w14:paraId="2A7BF583" w14:textId="3F25D7ED" w:rsidR="00812C6B" w:rsidRDefault="00812C6B" w:rsidP="00812C6B">
      <w:pPr>
        <w:pStyle w:val="Body"/>
        <w:ind w:firstLine="0"/>
      </w:pPr>
      <w:r>
        <w:rPr>
          <w:vertAlign w:val="superscript"/>
        </w:rPr>
        <w:t>3</w:t>
      </w:r>
      <w:r>
        <w:t>Nafziger</w:t>
      </w:r>
    </w:p>
    <w:p w14:paraId="33143520" w14:textId="09494018" w:rsidR="00E81725" w:rsidRDefault="005E3FBB" w:rsidP="00E81725">
      <w:r>
        <w:t>Adapted from a manuscript to be submitted to XX</w:t>
      </w:r>
    </w:p>
    <w:p w14:paraId="1F495D50" w14:textId="23C4D4BA" w:rsidR="00E81725" w:rsidRPr="00E81725" w:rsidRDefault="00E16E6E" w:rsidP="00E16E6E">
      <w:pPr>
        <w:pStyle w:val="Heading1"/>
      </w:pPr>
      <w:r>
        <w:t>Abstract</w:t>
      </w:r>
    </w:p>
    <w:p w14:paraId="2E273896" w14:textId="314586FC" w:rsidR="00D074B2" w:rsidRDefault="007C10DA" w:rsidP="0043381C">
      <w:r w:rsidRPr="001D7219">
        <w:t>M</w:t>
      </w:r>
      <w:r w:rsidR="00D074B2" w:rsidRPr="001D7219">
        <w:t xml:space="preserve">aize </w:t>
      </w:r>
      <w:r w:rsidR="00444731">
        <w:t>(</w:t>
      </w:r>
      <w:proofErr w:type="spellStart"/>
      <w:r w:rsidR="00444731" w:rsidRPr="009C0197">
        <w:rPr>
          <w:i/>
          <w:iCs/>
        </w:rPr>
        <w:t>Zea</w:t>
      </w:r>
      <w:proofErr w:type="spellEnd"/>
      <w:r w:rsidR="00444731" w:rsidRPr="009C0197">
        <w:rPr>
          <w:i/>
          <w:iCs/>
        </w:rPr>
        <w:t xml:space="preserve"> mays</w:t>
      </w:r>
      <w:r w:rsidR="00444731">
        <w:t xml:space="preserve">) </w:t>
      </w:r>
      <w:r w:rsidR="00D074B2" w:rsidRPr="001D7219">
        <w:t xml:space="preserve">grown continuously </w:t>
      </w:r>
      <w:r w:rsidR="00221B13">
        <w:t xml:space="preserve">on the same land </w:t>
      </w:r>
      <w:r w:rsidR="006A1F39">
        <w:t xml:space="preserve">often </w:t>
      </w:r>
      <w:r w:rsidR="006D6464">
        <w:t>requires more inputs</w:t>
      </w:r>
      <w:r w:rsidR="00AF4850">
        <w:t xml:space="preserve"> while </w:t>
      </w:r>
      <w:r w:rsidR="00E1059F">
        <w:t>also</w:t>
      </w:r>
      <w:r w:rsidR="00AF4850">
        <w:t xml:space="preserve"> producing lower yields c</w:t>
      </w:r>
      <w:r w:rsidR="00D074B2" w:rsidRPr="001D7219">
        <w:t>ompared to maize grown in rotation with another crop</w:t>
      </w:r>
      <w:r w:rsidR="00E04C6C">
        <w:t>. Th</w:t>
      </w:r>
      <w:r w:rsidR="00AF4850">
        <w:t>e lower yield</w:t>
      </w:r>
      <w:r w:rsidR="00E81725">
        <w:t>s</w:t>
      </w:r>
      <w:r w:rsidR="00E16E6E">
        <w:t xml:space="preserve"> in continuous maize systems</w:t>
      </w:r>
      <w:r w:rsidR="00AF4850">
        <w:t xml:space="preserve">, or </w:t>
      </w:r>
      <w:r w:rsidRPr="001D7219">
        <w:t>the ‘continuous maize penalty</w:t>
      </w:r>
      <w:r w:rsidR="00AF4850">
        <w:t>,</w:t>
      </w:r>
      <w:r w:rsidRPr="001D7219">
        <w:t>’</w:t>
      </w:r>
      <w:r w:rsidR="006A1F39">
        <w:t xml:space="preserve"> i</w:t>
      </w:r>
      <w:r w:rsidR="00221B13">
        <w:t>s well-</w:t>
      </w:r>
      <w:r w:rsidR="00505074">
        <w:t>documented</w:t>
      </w:r>
      <w:r w:rsidR="00221B13">
        <w:t xml:space="preserve"> </w:t>
      </w:r>
      <w:r w:rsidR="00AF4850">
        <w:t xml:space="preserve">but a mechanistic understanding </w:t>
      </w:r>
      <w:r w:rsidR="00E16E6E">
        <w:t xml:space="preserve">of the penalty </w:t>
      </w:r>
      <w:r w:rsidR="00AF4850">
        <w:t xml:space="preserve">has remained elusive. </w:t>
      </w:r>
      <w:r w:rsidR="00D074B2" w:rsidRPr="001D7219">
        <w:t xml:space="preserve">In the present study, </w:t>
      </w:r>
      <w:r w:rsidR="00E81725">
        <w:t xml:space="preserve">we </w:t>
      </w:r>
      <w:r w:rsidR="006A1F39">
        <w:t>(</w:t>
      </w:r>
      <w:r w:rsidR="00505074">
        <w:t>1</w:t>
      </w:r>
      <w:r w:rsidR="006A1F39">
        <w:t xml:space="preserve">) </w:t>
      </w:r>
      <w:r w:rsidR="00D074B2" w:rsidRPr="001D7219">
        <w:t>use</w:t>
      </w:r>
      <w:r w:rsidR="00505074">
        <w:t>d</w:t>
      </w:r>
      <w:r w:rsidR="00D074B2" w:rsidRPr="001D7219">
        <w:t xml:space="preserve"> </w:t>
      </w:r>
      <w:r w:rsidR="006A1F39">
        <w:t>1</w:t>
      </w:r>
      <w:r w:rsidR="00E02EEF">
        <w:t>57</w:t>
      </w:r>
      <w:r w:rsidR="006A1F39">
        <w:t xml:space="preserve"> site-years of </w:t>
      </w:r>
      <w:r w:rsidR="00D074B2" w:rsidRPr="001D7219">
        <w:t xml:space="preserve">experimental data to </w:t>
      </w:r>
      <w:r w:rsidR="00E43579" w:rsidRPr="001D7219">
        <w:t xml:space="preserve">quantify </w:t>
      </w:r>
      <w:r w:rsidR="006A1F39">
        <w:t>site and environmental variation in the continuous maize penalty</w:t>
      </w:r>
      <w:r w:rsidR="00505074">
        <w:t>,</w:t>
      </w:r>
      <w:r w:rsidR="00D074B2" w:rsidRPr="001D7219">
        <w:t xml:space="preserve"> </w:t>
      </w:r>
      <w:r w:rsidR="006A1F39">
        <w:t>(</w:t>
      </w:r>
      <w:r w:rsidR="00505074">
        <w:t>2</w:t>
      </w:r>
      <w:r w:rsidR="006A1F39">
        <w:t>) synthesize</w:t>
      </w:r>
      <w:r w:rsidR="00505074">
        <w:t>d</w:t>
      </w:r>
      <w:r w:rsidR="006A1F39">
        <w:t xml:space="preserve"> results with existing literature and modelled scenarios to identify </w:t>
      </w:r>
      <w:r w:rsidR="007A1C67">
        <w:t xml:space="preserve">probable </w:t>
      </w:r>
      <w:r w:rsidR="006A1F39">
        <w:t>mechanistic pathways, and (</w:t>
      </w:r>
      <w:r w:rsidR="00505074">
        <w:t>3</w:t>
      </w:r>
      <w:r w:rsidR="006A1F39">
        <w:t xml:space="preserve">) provide recommendations for </w:t>
      </w:r>
      <w:r w:rsidR="00444731">
        <w:t xml:space="preserve">future </w:t>
      </w:r>
      <w:r w:rsidR="006A1F39">
        <w:t xml:space="preserve">research. </w:t>
      </w:r>
      <w:r w:rsidR="007A1C67">
        <w:t xml:space="preserve">Experimental data consisted of </w:t>
      </w:r>
      <w:r w:rsidR="00E43579" w:rsidRPr="001D7219">
        <w:t>nitrogen</w:t>
      </w:r>
      <w:r w:rsidR="00775005">
        <w:t xml:space="preserve"> (N)</w:t>
      </w:r>
      <w:r w:rsidR="00E43579" w:rsidRPr="001D7219">
        <w:t xml:space="preserve">-response curves for </w:t>
      </w:r>
      <w:r w:rsidR="00221B13">
        <w:t xml:space="preserve">maize yields from continuous </w:t>
      </w:r>
      <w:r w:rsidR="002A0FB6">
        <w:t>maize and maize-soybean</w:t>
      </w:r>
      <w:r w:rsidR="00E1059F">
        <w:t xml:space="preserve"> (</w:t>
      </w:r>
      <w:r w:rsidR="00E1059F" w:rsidRPr="00E1059F">
        <w:rPr>
          <w:i/>
          <w:iCs/>
        </w:rPr>
        <w:t>Glycine max</w:t>
      </w:r>
      <w:r w:rsidR="00E1059F">
        <w:t>)</w:t>
      </w:r>
      <w:r w:rsidR="002A0FB6">
        <w:t xml:space="preserve"> cropping systems </w:t>
      </w:r>
      <w:r w:rsidR="00E43579" w:rsidRPr="001D7219">
        <w:t xml:space="preserve">from </w:t>
      </w:r>
      <w:r w:rsidR="002A0FB6">
        <w:t>Iowa (</w:t>
      </w:r>
      <w:r w:rsidR="00444731">
        <w:t>7</w:t>
      </w:r>
      <w:r w:rsidR="002A0FB6">
        <w:t xml:space="preserve"> sites) and </w:t>
      </w:r>
      <w:r w:rsidR="00E43579" w:rsidRPr="001D7219">
        <w:t>Illinois</w:t>
      </w:r>
      <w:r w:rsidR="002A0FB6">
        <w:t xml:space="preserve"> (</w:t>
      </w:r>
      <w:r w:rsidR="00444731">
        <w:t>7</w:t>
      </w:r>
      <w:r w:rsidR="002A0FB6">
        <w:t xml:space="preserve"> sites)</w:t>
      </w:r>
      <w:r w:rsidR="00E43579" w:rsidRPr="001D7219">
        <w:t xml:space="preserve"> conducted between 1999 and 2016. </w:t>
      </w:r>
      <w:r w:rsidR="002A7319" w:rsidRPr="001D7219">
        <w:t xml:space="preserve">All sites were tilled and had sub-surface drainage </w:t>
      </w:r>
      <w:r w:rsidR="00E1059F">
        <w:t>when</w:t>
      </w:r>
      <w:r w:rsidR="002A7319" w:rsidRPr="001D7219">
        <w:t xml:space="preserve"> appropriate.</w:t>
      </w:r>
      <w:r w:rsidR="006A1F39">
        <w:t xml:space="preserve"> </w:t>
      </w:r>
      <w:r w:rsidR="0016341B">
        <w:t>Maximum c</w:t>
      </w:r>
      <w:r w:rsidR="00E1059F">
        <w:t>ontinuous and r</w:t>
      </w:r>
      <w:r w:rsidR="002977A0">
        <w:t xml:space="preserve">otated maize yields </w:t>
      </w:r>
      <w:r w:rsidR="0016341B">
        <w:t>averaged 8.7 and 9.7 Mg ha</w:t>
      </w:r>
      <w:r w:rsidR="0016341B" w:rsidRPr="0016341B">
        <w:rPr>
          <w:vertAlign w:val="superscript"/>
        </w:rPr>
        <w:t>-1</w:t>
      </w:r>
      <w:r w:rsidR="0016341B">
        <w:t xml:space="preserve"> over the study period, and both</w:t>
      </w:r>
      <w:r w:rsidR="00E1059F">
        <w:t xml:space="preserve"> </w:t>
      </w:r>
      <w:r w:rsidR="002977A0">
        <w:t xml:space="preserve">increased </w:t>
      </w:r>
      <w:r w:rsidR="0016341B">
        <w:t>213 (SE:36)</w:t>
      </w:r>
      <w:r w:rsidR="00B707A8">
        <w:t xml:space="preserve"> </w:t>
      </w:r>
      <w:r w:rsidR="0016341B">
        <w:t>kg ha</w:t>
      </w:r>
      <w:r w:rsidR="0016341B" w:rsidRPr="0043381C">
        <w:rPr>
          <w:vertAlign w:val="superscript"/>
        </w:rPr>
        <w:t>-1</w:t>
      </w:r>
      <w:r w:rsidR="0016341B">
        <w:t xml:space="preserve"> yr</w:t>
      </w:r>
      <w:r w:rsidR="0016341B" w:rsidRPr="0043381C">
        <w:rPr>
          <w:vertAlign w:val="superscript"/>
        </w:rPr>
        <w:t>-1</w:t>
      </w:r>
      <w:r w:rsidR="009148E4">
        <w:t xml:space="preserve"> from 1999-2016,</w:t>
      </w:r>
      <w:r w:rsidR="00775005">
        <w:t xml:space="preserve"> rendering the continuous maize penalty steady over time</w:t>
      </w:r>
      <w:r w:rsidR="00E1059F">
        <w:t xml:space="preserve"> at an estimated 1.</w:t>
      </w:r>
      <w:r w:rsidR="0016341B">
        <w:t>0</w:t>
      </w:r>
      <w:r w:rsidR="00E1059F">
        <w:t xml:space="preserve"> </w:t>
      </w:r>
      <w:r w:rsidR="0016341B">
        <w:t>(SE:0.</w:t>
      </w:r>
      <w:r w:rsidR="00310E92">
        <w:t>2</w:t>
      </w:r>
      <w:r w:rsidR="0016341B">
        <w:t xml:space="preserve">) </w:t>
      </w:r>
      <w:r w:rsidR="00E1059F">
        <w:t>Mg ha</w:t>
      </w:r>
      <w:r w:rsidR="0043381C" w:rsidRPr="0043381C">
        <w:rPr>
          <w:vertAlign w:val="superscript"/>
        </w:rPr>
        <w:t>-1</w:t>
      </w:r>
      <w:r w:rsidR="00775005">
        <w:t xml:space="preserve">. </w:t>
      </w:r>
      <w:r w:rsidR="00310E92">
        <w:t>T</w:t>
      </w:r>
      <w:r w:rsidR="00775005">
        <w:t xml:space="preserve">he penalty </w:t>
      </w:r>
      <w:r w:rsidR="006A1F39">
        <w:t xml:space="preserve">ranged from </w:t>
      </w:r>
      <w:r w:rsidR="00770DC5">
        <w:t>0</w:t>
      </w:r>
      <w:r w:rsidR="006A1F39">
        <w:t>-</w:t>
      </w:r>
      <w:r w:rsidR="00770DC5">
        <w:t>4.8</w:t>
      </w:r>
      <w:r w:rsidR="006A1F39">
        <w:t xml:space="preserve"> Mg </w:t>
      </w:r>
      <w:proofErr w:type="gramStart"/>
      <w:r w:rsidR="006A1F39">
        <w:t>ha</w:t>
      </w:r>
      <w:r w:rsidR="0043381C" w:rsidRPr="0043381C">
        <w:rPr>
          <w:vertAlign w:val="superscript"/>
        </w:rPr>
        <w:t>-1</w:t>
      </w:r>
      <w:proofErr w:type="gramEnd"/>
      <w:r w:rsidR="00310E92">
        <w:t>, and site contributed to only 1</w:t>
      </w:r>
      <w:r w:rsidR="00685694">
        <w:t>3</w:t>
      </w:r>
      <w:r w:rsidR="00310E92">
        <w:t>% of the variation.</w:t>
      </w:r>
      <w:r w:rsidR="00E1059F">
        <w:t xml:space="preserve"> T</w:t>
      </w:r>
      <w:r w:rsidR="002A0FB6">
        <w:t xml:space="preserve">he amount of rainfall two weeks before planting was positively associated with penalty sizes. </w:t>
      </w:r>
      <w:r w:rsidR="00310E92">
        <w:t xml:space="preserve">Applying additional N above the </w:t>
      </w:r>
      <w:r w:rsidR="00310E92" w:rsidRPr="001D7219">
        <w:t xml:space="preserve">optimal </w:t>
      </w:r>
      <w:r w:rsidR="00310E92">
        <w:t xml:space="preserve">rate for </w:t>
      </w:r>
      <w:r w:rsidR="00310E92" w:rsidRPr="001D7219">
        <w:t xml:space="preserve">rotated-maize </w:t>
      </w:r>
      <w:r w:rsidR="00310E92">
        <w:t>eliminated the penalty in only 6 out of 157 site-</w:t>
      </w:r>
      <w:proofErr w:type="gramStart"/>
      <w:r w:rsidR="00310E92">
        <w:t>years, and</w:t>
      </w:r>
      <w:proofErr w:type="gramEnd"/>
      <w:r w:rsidR="00310E92">
        <w:t xml:space="preserve"> was less effective at more northern sites. </w:t>
      </w:r>
      <w:r w:rsidR="002A7319" w:rsidRPr="001D7219">
        <w:t xml:space="preserve">Using literature, statistical models, and a processed-based model (APSIM), </w:t>
      </w:r>
      <w:r w:rsidR="002A0FB6">
        <w:t>w</w:t>
      </w:r>
      <w:r w:rsidR="00221B13">
        <w:t xml:space="preserve">e hypothesize </w:t>
      </w:r>
      <w:r w:rsidR="002A7319" w:rsidRPr="001D7219">
        <w:t xml:space="preserve">compromised maize roots </w:t>
      </w:r>
      <w:r w:rsidR="006131B1">
        <w:t xml:space="preserve">in continuous maize systems </w:t>
      </w:r>
      <w:r w:rsidR="00221B13">
        <w:t xml:space="preserve">is </w:t>
      </w:r>
      <w:r w:rsidR="00FE3147">
        <w:t xml:space="preserve">a </w:t>
      </w:r>
      <w:r w:rsidR="00E1059F">
        <w:t xml:space="preserve">strong </w:t>
      </w:r>
      <w:r w:rsidR="00775005">
        <w:t>potential</w:t>
      </w:r>
      <w:r w:rsidR="00C642BE" w:rsidRPr="001D7219">
        <w:t xml:space="preserve"> </w:t>
      </w:r>
      <w:r w:rsidR="002A7319" w:rsidRPr="001D7219">
        <w:t>driver of the penalty</w:t>
      </w:r>
      <w:r w:rsidR="00221B13">
        <w:t xml:space="preserve">. </w:t>
      </w:r>
      <w:r w:rsidR="00FE3147">
        <w:t>T</w:t>
      </w:r>
      <w:r w:rsidR="002A7319" w:rsidRPr="001D7219">
        <w:t>o our knowledge there is li</w:t>
      </w:r>
      <w:r w:rsidR="00FE3147">
        <w:t>mited</w:t>
      </w:r>
      <w:r w:rsidR="002A7319" w:rsidRPr="001D7219">
        <w:t xml:space="preserve"> data to refute or support this hypothesis. </w:t>
      </w:r>
      <w:r w:rsidR="00E1059F">
        <w:t>Additionally, w</w:t>
      </w:r>
      <w:r w:rsidR="00775005">
        <w:t xml:space="preserve">e identify a suite of field measurements </w:t>
      </w:r>
      <w:r w:rsidR="00E1059F">
        <w:t xml:space="preserve">that would allow a thorough investigation of </w:t>
      </w:r>
      <w:r w:rsidR="00775005">
        <w:t>the mechanistic underpinnings of the continuous maize penalty</w:t>
      </w:r>
      <w:r w:rsidR="00812C6B">
        <w:t xml:space="preserve"> including stand counts, residue amounts (total and surface), root front velocity, kernel number and size, and maximum root length and biomass</w:t>
      </w:r>
      <w:r w:rsidR="00992317">
        <w:t>, and residual nitrogen at maturity</w:t>
      </w:r>
      <w:r w:rsidR="00775005">
        <w:t xml:space="preserve">. </w:t>
      </w:r>
      <w:r w:rsidR="00812C6B">
        <w:t>These f</w:t>
      </w:r>
      <w:r w:rsidRPr="001D7219">
        <w:t>ocus</w:t>
      </w:r>
      <w:r w:rsidR="00E1059F">
        <w:t>ed measurements</w:t>
      </w:r>
      <w:r w:rsidRPr="001D7219">
        <w:t xml:space="preserve"> would support efforts to manage, breed for, and model the continuous maize penalty</w:t>
      </w:r>
      <w:r w:rsidR="00FD46BD">
        <w:t>, represent</w:t>
      </w:r>
      <w:r w:rsidR="00FE3147">
        <w:t>ing</w:t>
      </w:r>
      <w:r w:rsidR="00FD46BD">
        <w:t xml:space="preserve"> a major step </w:t>
      </w:r>
      <w:r w:rsidR="002A0FB6">
        <w:t xml:space="preserve">forward in </w:t>
      </w:r>
      <w:r w:rsidR="00CA17AF">
        <w:t>maximizing the efficien</w:t>
      </w:r>
      <w:r w:rsidR="002A0FB6">
        <w:t>t use</w:t>
      </w:r>
      <w:r w:rsidR="00CA17AF">
        <w:t xml:space="preserve"> of arable lands</w:t>
      </w:r>
      <w:r w:rsidRPr="001D7219">
        <w:t xml:space="preserve">.  </w:t>
      </w:r>
    </w:p>
    <w:p w14:paraId="68E9503F" w14:textId="6AF8947B" w:rsidR="00C92E0D" w:rsidRDefault="00C92E0D"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5D652B8B" w14:textId="2F47F6FC" w:rsidR="00FE3147" w:rsidRDefault="00FE3147" w:rsidP="007A1C67">
      <w:pPr>
        <w:pStyle w:val="Heading1"/>
      </w:pPr>
      <w:r>
        <w:lastRenderedPageBreak/>
        <w:t>Introduction</w:t>
      </w:r>
    </w:p>
    <w:p w14:paraId="340C6CD1" w14:textId="10EAF6E7" w:rsidR="00873853" w:rsidRDefault="00775005" w:rsidP="00873853">
      <w:r>
        <w:t>Maize</w:t>
      </w:r>
      <w:r w:rsidR="00873853">
        <w:t xml:space="preserve"> grown for two or more consecutive years </w:t>
      </w:r>
      <w:r>
        <w:t>makes up around 30% of crop acres in the Midwest</w:t>
      </w:r>
      <w:r w:rsidR="00873853">
        <w:t xml:space="preserve"> (</w:t>
      </w:r>
      <w:proofErr w:type="spellStart"/>
      <w:r w:rsidR="006131B1">
        <w:t>CropScape</w:t>
      </w:r>
      <w:proofErr w:type="spellEnd"/>
      <w:r>
        <w:t>, Dave’s paper</w:t>
      </w:r>
      <w:r w:rsidR="00873853">
        <w:t>).</w:t>
      </w:r>
      <w:r w:rsidR="00873853" w:rsidRPr="00884855">
        <w:t xml:space="preserve"> </w:t>
      </w:r>
      <w:r w:rsidR="00873853">
        <w:t xml:space="preserve">However, even with optimal management </w:t>
      </w:r>
      <w:r>
        <w:t>maize</w:t>
      </w:r>
      <w:r w:rsidR="00873853">
        <w:t xml:space="preserve"> grown continuously yields less than </w:t>
      </w:r>
      <w:r>
        <w:t>maize</w:t>
      </w:r>
      <w:r w:rsidR="00873853">
        <w:t xml:space="preserve"> rotated with another crop, most commonly soybean. This phenomenon is well-known and is often referred to as the continuous </w:t>
      </w:r>
      <w:r>
        <w:t>maize</w:t>
      </w:r>
      <w:r w:rsidR="00873853">
        <w:t xml:space="preserve"> yield penalty. Experimental studies report average penalties ranging from 5-30% across the county (</w:t>
      </w:r>
      <w:r w:rsidR="00873853" w:rsidRPr="006131B1">
        <w:rPr>
          <w:color w:val="FF0000"/>
        </w:rPr>
        <w:t>Erikson 2008</w:t>
      </w:r>
      <w:r w:rsidR="00873853">
        <w:t xml:space="preserve">), but even at </w:t>
      </w:r>
      <w:r>
        <w:t>high</w:t>
      </w:r>
      <w:r w:rsidR="00873853">
        <w:t xml:space="preserve"> nitrogen </w:t>
      </w:r>
      <w:r>
        <w:t xml:space="preserve">(N) </w:t>
      </w:r>
      <w:r w:rsidR="00873853">
        <w:t>rates the penalty at a single site can vary from 0% to over 50% depending on the year (</w:t>
      </w:r>
      <w:r w:rsidR="00873853" w:rsidRPr="006131B1">
        <w:rPr>
          <w:color w:val="FF0000"/>
        </w:rPr>
        <w:t>CITE)</w:t>
      </w:r>
      <w:r w:rsidR="00873853">
        <w:t>. The penalty is the result of a complex interaction between soils, management, and weather (</w:t>
      </w:r>
      <w:r w:rsidR="00873853" w:rsidRPr="006131B1">
        <w:rPr>
          <w:color w:val="FF0000"/>
        </w:rPr>
        <w:t xml:space="preserve">Al </w:t>
      </w:r>
      <w:proofErr w:type="spellStart"/>
      <w:r w:rsidR="00873853" w:rsidRPr="006131B1">
        <w:rPr>
          <w:color w:val="FF0000"/>
        </w:rPr>
        <w:t>Kaisi</w:t>
      </w:r>
      <w:proofErr w:type="spellEnd"/>
      <w:r w:rsidR="00873853" w:rsidRPr="006131B1">
        <w:rPr>
          <w:color w:val="FF0000"/>
        </w:rPr>
        <w:t xml:space="preserve"> et al. 2016, </w:t>
      </w:r>
      <w:proofErr w:type="spellStart"/>
      <w:proofErr w:type="gramStart"/>
      <w:r w:rsidR="006131B1" w:rsidRPr="006131B1">
        <w:rPr>
          <w:color w:val="FF0000"/>
        </w:rPr>
        <w:t>Genry,</w:t>
      </w:r>
      <w:r w:rsidR="00873853" w:rsidRPr="006131B1">
        <w:rPr>
          <w:color w:val="FF0000"/>
        </w:rPr>
        <w:t>others</w:t>
      </w:r>
      <w:proofErr w:type="spellEnd"/>
      <w:proofErr w:type="gramEnd"/>
      <w:r w:rsidR="00873853">
        <w:t xml:space="preserve">). Several studies have examined factors associated with the continuous </w:t>
      </w:r>
      <w:r>
        <w:t>maize</w:t>
      </w:r>
      <w:r w:rsidR="00873853">
        <w:t xml:space="preserve"> penalty, but results are either </w:t>
      </w:r>
      <w:r w:rsidR="006131B1">
        <w:t xml:space="preserve">site </w:t>
      </w:r>
      <w:r w:rsidR="00873853">
        <w:t xml:space="preserve">specific (Gentry, Crookston, that crappy one) or are associative and too broad for field-based inference (Seifert). Therefore, despite the penalty being well- documented, the driving causes have remained elusive, </w:t>
      </w:r>
      <w:r>
        <w:t>rendering</w:t>
      </w:r>
      <w:r w:rsidR="00873853">
        <w:t xml:space="preserve"> </w:t>
      </w:r>
      <w:r>
        <w:t xml:space="preserve">the penalty </w:t>
      </w:r>
      <w:r w:rsidR="00873853">
        <w:t>difficult to predict and manage</w:t>
      </w:r>
      <w:r>
        <w:t xml:space="preserve"> for</w:t>
      </w:r>
      <w:r w:rsidR="00873853">
        <w:t xml:space="preserve">. </w:t>
      </w:r>
      <w:r w:rsidR="006131B1">
        <w:t xml:space="preserve">Currently producers are advised to increase N applications in continuous maize systems, </w:t>
      </w:r>
      <w:r w:rsidR="00D65115">
        <w:t>but it is unclear how effective and consistent this method is in increasing continuous maize yields. O</w:t>
      </w:r>
      <w:r w:rsidR="006131B1">
        <w:t>ver-application of N above the agronomically optimum nitrogen rate (AONR) in continuous maize systems carries significantly more risk of nitrate leaching compared to rotated maize systems (</w:t>
      </w:r>
      <w:proofErr w:type="spellStart"/>
      <w:r w:rsidR="006131B1">
        <w:t>Pasley</w:t>
      </w:r>
      <w:proofErr w:type="spellEnd"/>
      <w:r w:rsidR="006131B1">
        <w:t xml:space="preserve">). Furthermore, the percentage of applied N that is released as nitrous oxide emissions, a potent greenhouse gas, may be higher in continuous maize compared to rotated maize (CITE). Given the prevalence of </w:t>
      </w:r>
      <w:r w:rsidR="00D65115">
        <w:t>continuous</w:t>
      </w:r>
      <w:r w:rsidR="006131B1">
        <w:t xml:space="preserve"> maize in the Midwest, predicting when N application will translate to increased yields in continuous maize systems is therefore vital for protecting water quality and reducing climate impacts of agriculture. </w:t>
      </w:r>
      <w:r w:rsidR="00873853">
        <w:t xml:space="preserve">Understanding conditions that affect the magnitude of the continuous </w:t>
      </w:r>
      <w:r>
        <w:t>maize</w:t>
      </w:r>
      <w:r w:rsidR="00873853">
        <w:t xml:space="preserve"> penalty </w:t>
      </w:r>
      <w:r w:rsidR="006131B1">
        <w:t>will</w:t>
      </w:r>
      <w:r w:rsidR="00873853">
        <w:t xml:space="preserve"> help producers </w:t>
      </w:r>
      <w:r>
        <w:t xml:space="preserve">predict and </w:t>
      </w:r>
      <w:r w:rsidR="00873853">
        <w:t>optimize management to overcome the penalty, and help researchers incorporat</w:t>
      </w:r>
      <w:r>
        <w:t>e</w:t>
      </w:r>
      <w:r w:rsidR="00873853">
        <w:t xml:space="preserve"> the penalty into models to better capture land-use decisions and their effects on both the environment and economic impacts of </w:t>
      </w:r>
      <w:r>
        <w:t>cropping</w:t>
      </w:r>
      <w:r w:rsidR="00873853">
        <w:t xml:space="preserve"> systems. </w:t>
      </w:r>
    </w:p>
    <w:p w14:paraId="5BB74DB0" w14:textId="3A23A3B8" w:rsidR="00873853" w:rsidRDefault="00873853" w:rsidP="00873853">
      <w:r>
        <w:t>Many bio-physical process-based models are available for simulating agricultural systems (</w:t>
      </w:r>
      <w:r w:rsidRPr="00D65115">
        <w:rPr>
          <w:color w:val="FF0000"/>
        </w:rPr>
        <w:t xml:space="preserve">SALUS, DAYCENT, APSIM, </w:t>
      </w:r>
      <w:proofErr w:type="spellStart"/>
      <w:r w:rsidRPr="00D65115">
        <w:rPr>
          <w:color w:val="FF0000"/>
        </w:rPr>
        <w:t>CropSys</w:t>
      </w:r>
      <w:proofErr w:type="spellEnd"/>
      <w:r w:rsidRPr="00D65115">
        <w:rPr>
          <w:color w:val="FF0000"/>
        </w:rPr>
        <w:t>, blah blah</w:t>
      </w:r>
      <w:r>
        <w:t xml:space="preserve">). </w:t>
      </w:r>
      <w:proofErr w:type="gramStart"/>
      <w:r>
        <w:t>The majority of</w:t>
      </w:r>
      <w:proofErr w:type="gramEnd"/>
      <w:r>
        <w:t xml:space="preserve"> cropping system models focus on simulating abiotic processes, with the assumption that disease and pests are adequately controlled</w:t>
      </w:r>
      <w:r w:rsidR="00775005">
        <w:t xml:space="preserve"> (</w:t>
      </w:r>
      <w:r w:rsidR="00775005" w:rsidRPr="00D65115">
        <w:rPr>
          <w:color w:val="FF0000"/>
        </w:rPr>
        <w:t>CITE</w:t>
      </w:r>
      <w:r w:rsidR="00775005">
        <w:t>)</w:t>
      </w:r>
      <w:r>
        <w:t xml:space="preserve">. </w:t>
      </w:r>
      <w:r w:rsidR="00F17F2F">
        <w:t xml:space="preserve">In any given </w:t>
      </w:r>
      <w:proofErr w:type="gramStart"/>
      <w:r w:rsidR="00F17F2F">
        <w:t>year</w:t>
      </w:r>
      <w:proofErr w:type="gramEnd"/>
      <w:r w:rsidR="00F17F2F">
        <w:t xml:space="preserve"> t</w:t>
      </w:r>
      <w:r>
        <w:t xml:space="preserve">he </w:t>
      </w:r>
      <w:r w:rsidR="00775005">
        <w:t>continuous maize penalty</w:t>
      </w:r>
      <w:r>
        <w:t xml:space="preserve"> is likely a </w:t>
      </w:r>
      <w:r w:rsidR="00F17F2F">
        <w:t xml:space="preserve">function of </w:t>
      </w:r>
      <w:r>
        <w:t xml:space="preserve">both biotic and abiotic conditions. However, direct modelling of biotic components would require a substantial increase in the complexity of processed-based models. Pests not only depend on local conditions (soil moisture, air temperature, humidity), but also on complex regional interactions including physical, biological, social, and economic factors (CITE). Incorporating these factors into a single model is not trivial, and would require coordinated efforts to improve data collection and reporting </w:t>
      </w:r>
      <w:r>
        <w:fldChar w:fldCharType="begin" w:fldLock="1"/>
      </w:r>
      <w:r>
        <w:instrText>ADDIN CSL_CITATION {"citationItems":[{"id":"ITEM-1","itemData":{"DOI":"10.1016/j.agsy.2017.01.019","ISSN":"0308521X","abstract":"The improvement and application of pest and disease models to analyse and predict yield losses including those due to climate change is still a challenge for the scientific community. Applied modelling of crop diseases and pests has mostly targeted the development of support capabilities to schedule scouting or pesticide applications. There is a need for research to both broaden the scope and evaluate the capabilities of pest and disease models. Key research questions not only involve the assessment of the potential effects of climate change on known pathosystems, but also on new pathogens which could alter the (still incompletely documented) impacts of pests and diseases on agricultural systems. Yield loss data collected in various current environments may no longer represent a adequate reference to develop tactical, decision-oriented, models for plant diseases and pests and their impacts, because of the ongoing changes in climate patterns. Process-based agricultural simulation modelling, on the other hand, appears to represent a viable methodology to estimate the impacts of these potential effects. A new generation of tools based on state-of-the-art knowledge and technologies is needed to allow systems analysis including key processes and their dynamics over appropriate suitable range of environmental variables. This paper offers a brief overview of the current state of development in coupling pest and disease models to crop models, and discusses technical and scientific challenges. We propose a five-stage roadmap to improve the simulation of the impacts caused by plant diseases and pests; i) improve the quality and availability of data for model inputs; ii) improve the quality and availability of data for model evaluation; iii) improve the integration with crop models; iv) improve the processes for model evaluation; and v) develop a community of plant pest and disease modelers.","author":[{"dropping-particle":"","family":"Donatelli","given":"M.","non-dropping-particle":"","parse-names":false,"suffix":""},{"dropping-particle":"","family":"Magarey","given":"R. D.","non-dropping-particle":"","parse-names":false,"suffix":""},{"dropping-particle":"","family":"Bregaglio","given":"S.","non-dropping-particle":"","parse-names":false,"suffix":""},{"dropping-particle":"","family":"Willocquet","given":"L.","non-dropping-particle":"","parse-names":false,"suffix":""},{"dropping-particle":"","family":"Whish","given":"J. P.M.","non-dropping-particle":"","parse-names":false,"suffix":""},{"dropping-particle":"","family":"Savary","given":"S.","non-dropping-particle":"","parse-names":false,"suffix":""}],"container-title":"Agricultural Systems","id":"ITEM-1","issued":{"date-parts":[["2017","7","1"]]},"page":"213-224","publisher":"Elsevier Ltd","title":"Modelling the impacts of pests and diseases on agricultural systems","type":"article-journal","volume":"155"},"uris":["http://www.mendeley.com/documents/?uuid=e94dbe84-69fa-36a8-b98e-ce8dbc2260ef"]}],"mendeley":{"formattedCitation":"(Donatelli et al., 2017)","plainTextFormattedCitation":"(Donatelli et al., 2017)","previouslyFormattedCitation":"(Donatelli et al., 2017)"},"properties":{"noteIndex":0},"schema":"https://github.com/citation-style-language/schema/raw/master/csl-citation.json"}</w:instrText>
      </w:r>
      <w:r>
        <w:fldChar w:fldCharType="separate"/>
      </w:r>
      <w:r w:rsidRPr="000124F1">
        <w:rPr>
          <w:noProof/>
        </w:rPr>
        <w:t>(Donatelli et al., 2017)</w:t>
      </w:r>
      <w:r>
        <w:fldChar w:fldCharType="end"/>
      </w:r>
      <w:r>
        <w:t>. However, while modelling the biotic factors directly may not be feasible for most cropping system models, incorporating the physical manifestations of biotic effects may be sufficient for</w:t>
      </w:r>
      <w:r w:rsidR="00F17F2F">
        <w:t xml:space="preserve"> certain purposes. </w:t>
      </w:r>
    </w:p>
    <w:p w14:paraId="2FC89EB9" w14:textId="77777777" w:rsidR="00F17F2F" w:rsidRDefault="00873853" w:rsidP="00873853">
      <w:r>
        <w:t xml:space="preserve">Our goal was to use multi-site, multi-year data </w:t>
      </w:r>
      <w:r w:rsidR="00F17F2F">
        <w:t>coupled with an in-depth literature review and a process-based model (</w:t>
      </w:r>
      <w:r w:rsidR="00F17F2F" w:rsidRPr="00D65115">
        <w:rPr>
          <w:color w:val="FF0000"/>
        </w:rPr>
        <w:t>APSIM, CITE</w:t>
      </w:r>
      <w:r w:rsidR="00F17F2F">
        <w:t xml:space="preserve">) </w:t>
      </w:r>
      <w:r>
        <w:t xml:space="preserve">to gain insight into factors contributing to the continuous </w:t>
      </w:r>
      <w:r w:rsidR="00F17F2F">
        <w:t>m</w:t>
      </w:r>
      <w:r w:rsidR="00775005">
        <w:t>aize</w:t>
      </w:r>
      <w:r>
        <w:t xml:space="preserve"> penalty.</w:t>
      </w:r>
      <w:r w:rsidR="00F17F2F">
        <w:t xml:space="preserve"> Specifically, our objectives were to:</w:t>
      </w:r>
    </w:p>
    <w:p w14:paraId="19165323" w14:textId="08801DD7" w:rsidR="00F17F2F" w:rsidRDefault="00F17F2F" w:rsidP="00D65115">
      <w:r>
        <w:t xml:space="preserve">(1) use </w:t>
      </w:r>
      <w:r w:rsidRPr="001D7219">
        <w:t xml:space="preserve">experimental data to quantify </w:t>
      </w:r>
      <w:r>
        <w:t>site and environmental variation in the continuous maize penalty</w:t>
      </w:r>
    </w:p>
    <w:p w14:paraId="76B0EBE8" w14:textId="4A6BB2DF" w:rsidR="00F17F2F" w:rsidRDefault="00F17F2F" w:rsidP="00D65115">
      <w:r>
        <w:t>(2) synthesize results with existing literature and modelled scenarios to identify probable mechanistic pathways</w:t>
      </w:r>
    </w:p>
    <w:p w14:paraId="222C48E2" w14:textId="7C571671" w:rsidR="00873853" w:rsidRDefault="00F17F2F" w:rsidP="00D65115">
      <w:r>
        <w:lastRenderedPageBreak/>
        <w:t>(3) provide recommendations for future research</w:t>
      </w:r>
    </w:p>
    <w:p w14:paraId="5592CFC0" w14:textId="72A223FC" w:rsidR="00FE3147" w:rsidRDefault="00FE3147" w:rsidP="007A1C67">
      <w:pPr>
        <w:pStyle w:val="Heading1"/>
      </w:pPr>
      <w:r>
        <w:t>Methods and Materials</w:t>
      </w:r>
    </w:p>
    <w:p w14:paraId="197166A4" w14:textId="51588897" w:rsidR="00FE3147" w:rsidRPr="00FE3147" w:rsidRDefault="00FE3147" w:rsidP="007A1C67">
      <w:pPr>
        <w:pStyle w:val="Heading2"/>
      </w:pPr>
      <w:r w:rsidRPr="00FE3147">
        <w:t>Experimental data</w:t>
      </w:r>
    </w:p>
    <w:p w14:paraId="10466EB1" w14:textId="0C899F33" w:rsidR="00FE3147" w:rsidRDefault="00F17F2F" w:rsidP="00E16E6E">
      <w:r>
        <w:t xml:space="preserve">Details about </w:t>
      </w:r>
      <w:r w:rsidR="00FE3147">
        <w:t>experimental layouts for the sites</w:t>
      </w:r>
      <w:r w:rsidR="001F63AC">
        <w:t xml:space="preserve"> (Fig. 1)</w:t>
      </w:r>
      <w:r w:rsidR="00FE3147">
        <w:t xml:space="preserve"> are reported elsewhere</w:t>
      </w:r>
      <w:r>
        <w:t xml:space="preserve"> (</w:t>
      </w:r>
      <w:r w:rsidRPr="00D65115">
        <w:rPr>
          <w:color w:val="FF0000"/>
        </w:rPr>
        <w:t>CITE</w:t>
      </w:r>
      <w:r>
        <w:t>)</w:t>
      </w:r>
      <w:r w:rsidR="00FE3147">
        <w:t xml:space="preserve">. </w:t>
      </w:r>
    </w:p>
    <w:p w14:paraId="37C03C69" w14:textId="77777777" w:rsidR="001F63AC" w:rsidRDefault="00E16E6E" w:rsidP="001F63AC">
      <w:pPr>
        <w:keepNext/>
      </w:pPr>
      <w:r>
        <w:rPr>
          <w:noProof/>
        </w:rPr>
        <w:drawing>
          <wp:inline distT="0" distB="0" distL="0" distR="0" wp14:anchorId="77E4F17D" wp14:editId="0D52D256">
            <wp:extent cx="5943600" cy="3928745"/>
            <wp:effectExtent l="0" t="0" r="0" b="0"/>
            <wp:docPr id="4" name="Picture 4"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Map&#10;&#10;Description automatically generated"/>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943600" cy="3928745"/>
                    </a:xfrm>
                    <a:prstGeom prst="rect">
                      <a:avLst/>
                    </a:prstGeom>
                    <a:noFill/>
                    <a:ln>
                      <a:noFill/>
                    </a:ln>
                  </pic:spPr>
                </pic:pic>
              </a:graphicData>
            </a:graphic>
          </wp:inline>
        </w:drawing>
      </w:r>
    </w:p>
    <w:p w14:paraId="1A94ED5B" w14:textId="6DEE31AC" w:rsidR="00E16E6E" w:rsidRDefault="001F63AC" w:rsidP="001F63AC">
      <w:pPr>
        <w:pStyle w:val="Caption"/>
      </w:pPr>
      <w:bookmarkStart w:id="1" w:name="_Ref76632754"/>
      <w:r>
        <w:t xml:space="preserve">Figure </w:t>
      </w:r>
      <w:r w:rsidR="00B53052">
        <w:fldChar w:fldCharType="begin"/>
      </w:r>
      <w:r w:rsidR="00B53052">
        <w:instrText xml:space="preserve"> SEQ Figure \* ARABIC </w:instrText>
      </w:r>
      <w:r w:rsidR="00B53052">
        <w:fldChar w:fldCharType="separate"/>
      </w:r>
      <w:r w:rsidR="00AE0F0A">
        <w:rPr>
          <w:noProof/>
        </w:rPr>
        <w:t>1</w:t>
      </w:r>
      <w:r w:rsidR="00B53052">
        <w:rPr>
          <w:noProof/>
        </w:rPr>
        <w:fldChar w:fldCharType="end"/>
      </w:r>
      <w:bookmarkEnd w:id="1"/>
      <w:r>
        <w:t xml:space="preserve"> Map of experimental sites</w:t>
      </w:r>
    </w:p>
    <w:p w14:paraId="16AD11B7" w14:textId="124428B8" w:rsidR="00812C6B" w:rsidRDefault="00812C6B" w:rsidP="00812C6B">
      <w:r>
        <w:t xml:space="preserve">Briefly, treatments consisted of cropping system (continuous maize, maize-soybean rotation with both phases present every year) and </w:t>
      </w:r>
      <w:r w:rsidR="000A6FE5">
        <w:t xml:space="preserve">maize </w:t>
      </w:r>
      <w:r>
        <w:t xml:space="preserve">nitrogen (N) fertilization rate (Table 1). Each site had </w:t>
      </w:r>
      <w:r w:rsidR="00D65115">
        <w:t xml:space="preserve">three or </w:t>
      </w:r>
      <w:r>
        <w:t xml:space="preserve">four replications of each treatment.  </w:t>
      </w:r>
    </w:p>
    <w:p w14:paraId="18124885" w14:textId="77777777" w:rsidR="001F63AC" w:rsidRPr="001F63AC" w:rsidRDefault="001F63AC" w:rsidP="001F63AC"/>
    <w:p w14:paraId="430F6C92" w14:textId="042A3B7B" w:rsidR="001F63AC" w:rsidRDefault="001F63AC" w:rsidP="001F63AC">
      <w:pPr>
        <w:pStyle w:val="Caption"/>
        <w:keepNext/>
      </w:pPr>
      <w:bookmarkStart w:id="2" w:name="_Ref76631071"/>
      <w:bookmarkStart w:id="3" w:name="_Ref76631098"/>
      <w:r>
        <w:t xml:space="preserve">Table </w:t>
      </w:r>
      <w:r w:rsidR="00B53052">
        <w:fldChar w:fldCharType="begin"/>
      </w:r>
      <w:r w:rsidR="00B53052">
        <w:instrText xml:space="preserve"> SEQ Table \*</w:instrText>
      </w:r>
      <w:r w:rsidR="00B53052">
        <w:instrText xml:space="preserve"> ARABIC </w:instrText>
      </w:r>
      <w:r w:rsidR="00B53052">
        <w:fldChar w:fldCharType="separate"/>
      </w:r>
      <w:r w:rsidR="00AE0F0A">
        <w:rPr>
          <w:noProof/>
        </w:rPr>
        <w:t>1</w:t>
      </w:r>
      <w:r w:rsidR="00B53052">
        <w:rPr>
          <w:noProof/>
        </w:rPr>
        <w:fldChar w:fldCharType="end"/>
      </w:r>
      <w:bookmarkEnd w:id="3"/>
      <w:r>
        <w:t xml:space="preserve"> Experimental site information</w:t>
      </w:r>
      <w:bookmarkEnd w:id="2"/>
    </w:p>
    <w:tbl>
      <w:tblPr>
        <w:tblStyle w:val="TableGrid"/>
        <w:tblW w:w="0" w:type="auto"/>
        <w:jc w:val="center"/>
        <w:tblLook w:val="04A0" w:firstRow="1" w:lastRow="0" w:firstColumn="1" w:lastColumn="0" w:noHBand="0" w:noVBand="1"/>
      </w:tblPr>
      <w:tblGrid>
        <w:gridCol w:w="786"/>
        <w:gridCol w:w="1285"/>
        <w:gridCol w:w="1811"/>
        <w:gridCol w:w="961"/>
        <w:gridCol w:w="1167"/>
        <w:gridCol w:w="1996"/>
      </w:tblGrid>
      <w:tr w:rsidR="00812C6B" w14:paraId="32F98B94" w14:textId="6CE0D143" w:rsidTr="00812C6B">
        <w:trPr>
          <w:cantSplit/>
          <w:jc w:val="center"/>
        </w:trPr>
        <w:tc>
          <w:tcPr>
            <w:tcW w:w="655" w:type="dxa"/>
            <w:vAlign w:val="center"/>
          </w:tcPr>
          <w:p w14:paraId="13AC2F2F" w14:textId="1F490AFF" w:rsidR="00812C6B" w:rsidRPr="00263842" w:rsidRDefault="00812C6B" w:rsidP="00263842">
            <w:pPr>
              <w:jc w:val="center"/>
              <w:rPr>
                <w:b/>
                <w:bCs/>
              </w:rPr>
            </w:pPr>
            <w:r w:rsidRPr="00263842">
              <w:rPr>
                <w:b/>
                <w:bCs/>
              </w:rPr>
              <w:t>Site ID</w:t>
            </w:r>
          </w:p>
        </w:tc>
        <w:tc>
          <w:tcPr>
            <w:tcW w:w="1285" w:type="dxa"/>
            <w:vAlign w:val="center"/>
          </w:tcPr>
          <w:p w14:paraId="4F9AD78B" w14:textId="58708CB5" w:rsidR="00812C6B" w:rsidRPr="00263842" w:rsidRDefault="00812C6B" w:rsidP="00263842">
            <w:pPr>
              <w:jc w:val="center"/>
              <w:rPr>
                <w:b/>
                <w:bCs/>
              </w:rPr>
            </w:pPr>
            <w:r w:rsidRPr="00263842">
              <w:rPr>
                <w:b/>
                <w:bCs/>
              </w:rPr>
              <w:t>Latitude, Longitude</w:t>
            </w:r>
          </w:p>
        </w:tc>
        <w:tc>
          <w:tcPr>
            <w:tcW w:w="1811" w:type="dxa"/>
            <w:vAlign w:val="center"/>
          </w:tcPr>
          <w:p w14:paraId="024BD58D" w14:textId="20271E2D" w:rsidR="00812C6B" w:rsidRPr="00263842" w:rsidRDefault="00812C6B" w:rsidP="00263842">
            <w:pPr>
              <w:jc w:val="center"/>
              <w:rPr>
                <w:b/>
                <w:bCs/>
              </w:rPr>
            </w:pPr>
            <w:r w:rsidRPr="00263842">
              <w:rPr>
                <w:b/>
                <w:bCs/>
              </w:rPr>
              <w:t>Nearest town</w:t>
            </w:r>
          </w:p>
        </w:tc>
        <w:tc>
          <w:tcPr>
            <w:tcW w:w="961" w:type="dxa"/>
            <w:vAlign w:val="center"/>
          </w:tcPr>
          <w:p w14:paraId="324C44D6" w14:textId="1372DB17" w:rsidR="00812C6B" w:rsidRPr="00263842" w:rsidRDefault="00812C6B" w:rsidP="00263842">
            <w:pPr>
              <w:jc w:val="center"/>
              <w:rPr>
                <w:b/>
                <w:bCs/>
              </w:rPr>
            </w:pPr>
            <w:r w:rsidRPr="00263842">
              <w:rPr>
                <w:b/>
                <w:bCs/>
              </w:rPr>
              <w:t>Seasons of data</w:t>
            </w:r>
          </w:p>
        </w:tc>
        <w:tc>
          <w:tcPr>
            <w:tcW w:w="1167" w:type="dxa"/>
          </w:tcPr>
          <w:p w14:paraId="3E236831" w14:textId="4071374C" w:rsidR="00812C6B" w:rsidRDefault="00812C6B" w:rsidP="00263842">
            <w:pPr>
              <w:jc w:val="center"/>
              <w:rPr>
                <w:b/>
                <w:bCs/>
              </w:rPr>
            </w:pPr>
            <w:r>
              <w:rPr>
                <w:b/>
                <w:bCs/>
              </w:rPr>
              <w:t xml:space="preserve">Nitrogen rates (kg </w:t>
            </w:r>
            <w:proofErr w:type="gramStart"/>
            <w:r>
              <w:rPr>
                <w:b/>
                <w:bCs/>
              </w:rPr>
              <w:t>ha-1</w:t>
            </w:r>
            <w:proofErr w:type="gramEnd"/>
            <w:r>
              <w:rPr>
                <w:b/>
                <w:bCs/>
              </w:rPr>
              <w:t>)</w:t>
            </w:r>
          </w:p>
        </w:tc>
        <w:tc>
          <w:tcPr>
            <w:tcW w:w="1996" w:type="dxa"/>
            <w:vAlign w:val="center"/>
          </w:tcPr>
          <w:p w14:paraId="07C8E6B0" w14:textId="7BB8A018" w:rsidR="00812C6B" w:rsidRPr="00263842" w:rsidRDefault="00812C6B" w:rsidP="00263842">
            <w:pPr>
              <w:jc w:val="center"/>
              <w:rPr>
                <w:b/>
                <w:bCs/>
              </w:rPr>
            </w:pPr>
            <w:r w:rsidRPr="00263842">
              <w:rPr>
                <w:b/>
                <w:bCs/>
              </w:rPr>
              <w:t>General management</w:t>
            </w:r>
          </w:p>
        </w:tc>
      </w:tr>
      <w:tr w:rsidR="00812C6B" w14:paraId="7D3E1193" w14:textId="77777777" w:rsidTr="00812C6B">
        <w:trPr>
          <w:cantSplit/>
          <w:jc w:val="center"/>
        </w:trPr>
        <w:tc>
          <w:tcPr>
            <w:tcW w:w="655" w:type="dxa"/>
            <w:vAlign w:val="center"/>
          </w:tcPr>
          <w:p w14:paraId="020EB486" w14:textId="5C96A05C" w:rsidR="00812C6B" w:rsidRPr="00812C6B" w:rsidRDefault="00812C6B" w:rsidP="00263842">
            <w:pPr>
              <w:jc w:val="center"/>
              <w:rPr>
                <w:i/>
                <w:iCs/>
              </w:rPr>
            </w:pPr>
            <w:r w:rsidRPr="00812C6B">
              <w:rPr>
                <w:i/>
                <w:iCs/>
              </w:rPr>
              <w:t>Iowa Sites</w:t>
            </w:r>
          </w:p>
        </w:tc>
        <w:tc>
          <w:tcPr>
            <w:tcW w:w="1285" w:type="dxa"/>
            <w:vAlign w:val="center"/>
          </w:tcPr>
          <w:p w14:paraId="09302F4E" w14:textId="77777777" w:rsidR="00812C6B" w:rsidRPr="00263842" w:rsidRDefault="00812C6B" w:rsidP="00263842">
            <w:pPr>
              <w:jc w:val="center"/>
              <w:rPr>
                <w:b/>
                <w:bCs/>
              </w:rPr>
            </w:pPr>
          </w:p>
        </w:tc>
        <w:tc>
          <w:tcPr>
            <w:tcW w:w="1811" w:type="dxa"/>
            <w:vAlign w:val="center"/>
          </w:tcPr>
          <w:p w14:paraId="189386C7" w14:textId="77777777" w:rsidR="00812C6B" w:rsidRPr="00263842" w:rsidRDefault="00812C6B" w:rsidP="00263842">
            <w:pPr>
              <w:jc w:val="center"/>
              <w:rPr>
                <w:b/>
                <w:bCs/>
              </w:rPr>
            </w:pPr>
          </w:p>
        </w:tc>
        <w:tc>
          <w:tcPr>
            <w:tcW w:w="961" w:type="dxa"/>
            <w:vAlign w:val="center"/>
          </w:tcPr>
          <w:p w14:paraId="6EA636AE" w14:textId="77777777" w:rsidR="00812C6B" w:rsidRPr="00263842" w:rsidRDefault="00812C6B" w:rsidP="00263842">
            <w:pPr>
              <w:jc w:val="center"/>
              <w:rPr>
                <w:b/>
                <w:bCs/>
              </w:rPr>
            </w:pPr>
          </w:p>
        </w:tc>
        <w:tc>
          <w:tcPr>
            <w:tcW w:w="1167" w:type="dxa"/>
          </w:tcPr>
          <w:p w14:paraId="798C9D38" w14:textId="77777777" w:rsidR="00812C6B" w:rsidRDefault="00812C6B" w:rsidP="00263842">
            <w:pPr>
              <w:jc w:val="center"/>
              <w:rPr>
                <w:b/>
                <w:bCs/>
              </w:rPr>
            </w:pPr>
          </w:p>
        </w:tc>
        <w:tc>
          <w:tcPr>
            <w:tcW w:w="1996" w:type="dxa"/>
            <w:vAlign w:val="center"/>
          </w:tcPr>
          <w:p w14:paraId="22785413" w14:textId="77777777" w:rsidR="00812C6B" w:rsidRPr="00263842" w:rsidRDefault="00812C6B" w:rsidP="00263842">
            <w:pPr>
              <w:jc w:val="center"/>
              <w:rPr>
                <w:b/>
                <w:bCs/>
              </w:rPr>
            </w:pPr>
          </w:p>
        </w:tc>
      </w:tr>
      <w:tr w:rsidR="00812C6B" w14:paraId="1C269C36" w14:textId="41469E6B" w:rsidTr="00812C6B">
        <w:trPr>
          <w:cantSplit/>
          <w:jc w:val="center"/>
        </w:trPr>
        <w:tc>
          <w:tcPr>
            <w:tcW w:w="655" w:type="dxa"/>
            <w:vAlign w:val="center"/>
          </w:tcPr>
          <w:p w14:paraId="2A6C8256" w14:textId="4358F383" w:rsidR="00812C6B" w:rsidRDefault="00812C6B" w:rsidP="00263842">
            <w:pPr>
              <w:jc w:val="center"/>
            </w:pPr>
            <w:r>
              <w:t>IA-1</w:t>
            </w:r>
          </w:p>
        </w:tc>
        <w:tc>
          <w:tcPr>
            <w:tcW w:w="1285" w:type="dxa"/>
            <w:vAlign w:val="center"/>
          </w:tcPr>
          <w:p w14:paraId="1FD0E15B" w14:textId="3549F031" w:rsidR="00812C6B" w:rsidRDefault="00812C6B" w:rsidP="00263842">
            <w:pPr>
              <w:jc w:val="center"/>
            </w:pPr>
            <w:r w:rsidRPr="00E16E6E">
              <w:rPr>
                <w:rFonts w:ascii="Calibri" w:eastAsia="Times New Roman" w:hAnsi="Calibri" w:cs="Calibri"/>
                <w:color w:val="000000"/>
              </w:rPr>
              <w:t>42.9</w:t>
            </w:r>
            <w:r>
              <w:rPr>
                <w:rFonts w:ascii="Calibri" w:eastAsia="Times New Roman" w:hAnsi="Calibri" w:cs="Calibri"/>
                <w:color w:val="000000"/>
              </w:rPr>
              <w:t>3, -95.54</w:t>
            </w:r>
          </w:p>
        </w:tc>
        <w:tc>
          <w:tcPr>
            <w:tcW w:w="1811" w:type="dxa"/>
            <w:vAlign w:val="center"/>
          </w:tcPr>
          <w:p w14:paraId="2B6217CF" w14:textId="1990107C" w:rsidR="00812C6B" w:rsidRDefault="00812C6B" w:rsidP="00263842">
            <w:pPr>
              <w:jc w:val="center"/>
            </w:pPr>
            <w:r>
              <w:rPr>
                <w:rFonts w:ascii="Calibri" w:eastAsia="Times New Roman" w:hAnsi="Calibri" w:cs="Calibri"/>
                <w:color w:val="000000"/>
              </w:rPr>
              <w:t>Sutherland, IA</w:t>
            </w:r>
          </w:p>
        </w:tc>
        <w:tc>
          <w:tcPr>
            <w:tcW w:w="961" w:type="dxa"/>
            <w:vAlign w:val="center"/>
          </w:tcPr>
          <w:p w14:paraId="6D381911" w14:textId="2E56DDCC" w:rsidR="00812C6B" w:rsidRDefault="00812C6B" w:rsidP="00263842">
            <w:pPr>
              <w:jc w:val="center"/>
            </w:pPr>
            <w:r>
              <w:t>17</w:t>
            </w:r>
          </w:p>
        </w:tc>
        <w:tc>
          <w:tcPr>
            <w:tcW w:w="1167" w:type="dxa"/>
          </w:tcPr>
          <w:p w14:paraId="3D01146E" w14:textId="21E13AC0" w:rsidR="00812C6B" w:rsidRPr="00F17F2F" w:rsidRDefault="00812C6B" w:rsidP="00F17F2F">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D38365A" w14:textId="5E112DB1" w:rsidR="00812C6B" w:rsidRDefault="00812C6B" w:rsidP="00263842">
            <w:pPr>
              <w:jc w:val="center"/>
            </w:pPr>
          </w:p>
        </w:tc>
      </w:tr>
      <w:tr w:rsidR="00812C6B" w14:paraId="26423E00" w14:textId="0089FF7A" w:rsidTr="00812C6B">
        <w:trPr>
          <w:cantSplit/>
          <w:jc w:val="center"/>
        </w:trPr>
        <w:tc>
          <w:tcPr>
            <w:tcW w:w="655" w:type="dxa"/>
            <w:vAlign w:val="center"/>
          </w:tcPr>
          <w:p w14:paraId="104380FD" w14:textId="2C7EEACF" w:rsidR="00812C6B" w:rsidRDefault="00812C6B" w:rsidP="00F17F2F">
            <w:pPr>
              <w:jc w:val="center"/>
            </w:pPr>
            <w:r>
              <w:lastRenderedPageBreak/>
              <w:t>IA-2</w:t>
            </w:r>
          </w:p>
        </w:tc>
        <w:tc>
          <w:tcPr>
            <w:tcW w:w="1285" w:type="dxa"/>
            <w:vAlign w:val="center"/>
          </w:tcPr>
          <w:p w14:paraId="08B81453" w14:textId="5B661827" w:rsidR="00812C6B" w:rsidRDefault="00812C6B" w:rsidP="00F17F2F">
            <w:pPr>
              <w:jc w:val="center"/>
            </w:pPr>
            <w:r w:rsidRPr="00E16E6E">
              <w:rPr>
                <w:rFonts w:ascii="Calibri" w:eastAsia="Times New Roman" w:hAnsi="Calibri" w:cs="Calibri"/>
                <w:color w:val="000000"/>
              </w:rPr>
              <w:t>42.9</w:t>
            </w:r>
            <w:r>
              <w:rPr>
                <w:rFonts w:ascii="Calibri" w:eastAsia="Times New Roman" w:hAnsi="Calibri" w:cs="Calibri"/>
                <w:color w:val="000000"/>
              </w:rPr>
              <w:t>1, -93.79</w:t>
            </w:r>
          </w:p>
        </w:tc>
        <w:tc>
          <w:tcPr>
            <w:tcW w:w="1811" w:type="dxa"/>
            <w:vAlign w:val="center"/>
          </w:tcPr>
          <w:p w14:paraId="18F0604A" w14:textId="3E34B5C0" w:rsidR="00812C6B" w:rsidRDefault="00812C6B" w:rsidP="00F17F2F">
            <w:pPr>
              <w:jc w:val="center"/>
            </w:pPr>
            <w:r>
              <w:t>Kanawha, IA</w:t>
            </w:r>
          </w:p>
        </w:tc>
        <w:tc>
          <w:tcPr>
            <w:tcW w:w="961" w:type="dxa"/>
            <w:vAlign w:val="center"/>
          </w:tcPr>
          <w:p w14:paraId="58AAA9D5" w14:textId="5C9B33C8" w:rsidR="00812C6B" w:rsidRDefault="00812C6B" w:rsidP="00F17F2F">
            <w:pPr>
              <w:jc w:val="center"/>
            </w:pPr>
            <w:r>
              <w:t>12</w:t>
            </w:r>
          </w:p>
        </w:tc>
        <w:tc>
          <w:tcPr>
            <w:tcW w:w="1167" w:type="dxa"/>
          </w:tcPr>
          <w:p w14:paraId="6E922DAF" w14:textId="5897A899"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91AAA8F" w14:textId="71773C28" w:rsidR="00812C6B" w:rsidRDefault="00812C6B" w:rsidP="00F17F2F">
            <w:pPr>
              <w:jc w:val="center"/>
            </w:pPr>
          </w:p>
        </w:tc>
      </w:tr>
      <w:tr w:rsidR="00812C6B" w14:paraId="73232A25" w14:textId="1F0E157B" w:rsidTr="00812C6B">
        <w:trPr>
          <w:cantSplit/>
          <w:jc w:val="center"/>
        </w:trPr>
        <w:tc>
          <w:tcPr>
            <w:tcW w:w="655" w:type="dxa"/>
            <w:vAlign w:val="center"/>
          </w:tcPr>
          <w:p w14:paraId="565155DF" w14:textId="00DF57AD" w:rsidR="00812C6B" w:rsidRDefault="00812C6B" w:rsidP="00F17F2F">
            <w:pPr>
              <w:jc w:val="center"/>
            </w:pPr>
            <w:r>
              <w:t>IA-3</w:t>
            </w:r>
          </w:p>
        </w:tc>
        <w:tc>
          <w:tcPr>
            <w:tcW w:w="1285" w:type="dxa"/>
            <w:vAlign w:val="center"/>
          </w:tcPr>
          <w:p w14:paraId="09583DFB" w14:textId="20C04C99" w:rsidR="00812C6B" w:rsidRDefault="00812C6B" w:rsidP="00F17F2F">
            <w:pPr>
              <w:jc w:val="center"/>
            </w:pPr>
            <w:r w:rsidRPr="00E16E6E">
              <w:rPr>
                <w:rFonts w:ascii="Calibri" w:eastAsia="Times New Roman" w:hAnsi="Calibri" w:cs="Calibri"/>
                <w:color w:val="000000"/>
              </w:rPr>
              <w:t>42.93</w:t>
            </w:r>
            <w:r>
              <w:rPr>
                <w:rFonts w:ascii="Calibri" w:eastAsia="Times New Roman" w:hAnsi="Calibri" w:cs="Calibri"/>
                <w:color w:val="000000"/>
              </w:rPr>
              <w:t>, -92.57</w:t>
            </w:r>
          </w:p>
        </w:tc>
        <w:tc>
          <w:tcPr>
            <w:tcW w:w="1811" w:type="dxa"/>
            <w:vAlign w:val="center"/>
          </w:tcPr>
          <w:p w14:paraId="194E843A" w14:textId="36151344" w:rsidR="00812C6B" w:rsidRDefault="00812C6B" w:rsidP="00F17F2F">
            <w:pPr>
              <w:jc w:val="center"/>
            </w:pPr>
            <w:r>
              <w:t>Nashua, IA</w:t>
            </w:r>
          </w:p>
        </w:tc>
        <w:tc>
          <w:tcPr>
            <w:tcW w:w="961" w:type="dxa"/>
            <w:vAlign w:val="center"/>
          </w:tcPr>
          <w:p w14:paraId="743367D4" w14:textId="2D627684" w:rsidR="00812C6B" w:rsidRDefault="00812C6B" w:rsidP="00F17F2F">
            <w:pPr>
              <w:jc w:val="center"/>
            </w:pPr>
            <w:r>
              <w:t>12</w:t>
            </w:r>
          </w:p>
        </w:tc>
        <w:tc>
          <w:tcPr>
            <w:tcW w:w="1167" w:type="dxa"/>
          </w:tcPr>
          <w:p w14:paraId="16ED8FED" w14:textId="4D2BCF0C"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7A5AD357" w14:textId="218E4400" w:rsidR="00812C6B" w:rsidRDefault="00812C6B" w:rsidP="00F17F2F">
            <w:pPr>
              <w:jc w:val="center"/>
            </w:pPr>
          </w:p>
        </w:tc>
      </w:tr>
      <w:tr w:rsidR="00812C6B" w14:paraId="729B8C5D" w14:textId="096AB1A3" w:rsidTr="00812C6B">
        <w:trPr>
          <w:cantSplit/>
          <w:jc w:val="center"/>
        </w:trPr>
        <w:tc>
          <w:tcPr>
            <w:tcW w:w="655" w:type="dxa"/>
            <w:vAlign w:val="center"/>
          </w:tcPr>
          <w:p w14:paraId="2714D0A5" w14:textId="78968FD5" w:rsidR="00812C6B" w:rsidRDefault="00812C6B" w:rsidP="00F17F2F">
            <w:pPr>
              <w:jc w:val="center"/>
            </w:pPr>
            <w:r>
              <w:t>IA-4</w:t>
            </w:r>
          </w:p>
        </w:tc>
        <w:tc>
          <w:tcPr>
            <w:tcW w:w="1285" w:type="dxa"/>
            <w:vAlign w:val="center"/>
          </w:tcPr>
          <w:p w14:paraId="6494FF83" w14:textId="3386ABDC" w:rsidR="00812C6B" w:rsidRDefault="00812C6B" w:rsidP="00F17F2F">
            <w:pPr>
              <w:jc w:val="center"/>
            </w:pPr>
            <w:r w:rsidRPr="00E16E6E">
              <w:rPr>
                <w:rFonts w:ascii="Calibri" w:eastAsia="Times New Roman" w:hAnsi="Calibri" w:cs="Calibri"/>
                <w:color w:val="000000"/>
              </w:rPr>
              <w:t>42.02</w:t>
            </w:r>
            <w:r>
              <w:rPr>
                <w:rFonts w:ascii="Calibri" w:eastAsia="Times New Roman" w:hAnsi="Calibri" w:cs="Calibri"/>
                <w:color w:val="000000"/>
              </w:rPr>
              <w:t>, -93.78</w:t>
            </w:r>
          </w:p>
        </w:tc>
        <w:tc>
          <w:tcPr>
            <w:tcW w:w="1811" w:type="dxa"/>
            <w:vAlign w:val="center"/>
          </w:tcPr>
          <w:p w14:paraId="431B3FEC" w14:textId="1635E733" w:rsidR="00812C6B" w:rsidRDefault="00812C6B" w:rsidP="00F17F2F">
            <w:pPr>
              <w:jc w:val="center"/>
            </w:pPr>
            <w:r>
              <w:t>Ames, IA</w:t>
            </w:r>
          </w:p>
        </w:tc>
        <w:tc>
          <w:tcPr>
            <w:tcW w:w="961" w:type="dxa"/>
            <w:vAlign w:val="center"/>
          </w:tcPr>
          <w:p w14:paraId="077019D4" w14:textId="29A09435" w:rsidR="00812C6B" w:rsidRDefault="00812C6B" w:rsidP="00F17F2F">
            <w:pPr>
              <w:jc w:val="center"/>
            </w:pPr>
            <w:r>
              <w:t>18</w:t>
            </w:r>
          </w:p>
        </w:tc>
        <w:tc>
          <w:tcPr>
            <w:tcW w:w="1167" w:type="dxa"/>
          </w:tcPr>
          <w:p w14:paraId="39BAC620" w14:textId="418874ED" w:rsidR="00812C6B" w:rsidRPr="00F17F2F" w:rsidRDefault="00812C6B" w:rsidP="00F17F2F">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68,</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5D2D6599" w14:textId="6E6662CB" w:rsidR="00812C6B" w:rsidRDefault="00812C6B" w:rsidP="00F17F2F">
            <w:pPr>
              <w:jc w:val="center"/>
            </w:pPr>
          </w:p>
        </w:tc>
      </w:tr>
      <w:tr w:rsidR="00812C6B" w14:paraId="2238DF56" w14:textId="319F7EF1" w:rsidTr="00812C6B">
        <w:trPr>
          <w:cantSplit/>
          <w:jc w:val="center"/>
        </w:trPr>
        <w:tc>
          <w:tcPr>
            <w:tcW w:w="655" w:type="dxa"/>
            <w:vAlign w:val="center"/>
          </w:tcPr>
          <w:p w14:paraId="5464CE62" w14:textId="5313ECDA" w:rsidR="00812C6B" w:rsidRDefault="00812C6B" w:rsidP="00F17F2F">
            <w:pPr>
              <w:jc w:val="center"/>
            </w:pPr>
            <w:r>
              <w:t>IA-5</w:t>
            </w:r>
          </w:p>
        </w:tc>
        <w:tc>
          <w:tcPr>
            <w:tcW w:w="1285" w:type="dxa"/>
            <w:vAlign w:val="center"/>
          </w:tcPr>
          <w:p w14:paraId="3A4E7685" w14:textId="3402E9A2" w:rsidR="00812C6B" w:rsidRDefault="00812C6B" w:rsidP="00F17F2F">
            <w:pPr>
              <w:jc w:val="center"/>
            </w:pPr>
            <w:r>
              <w:t>41.31, -95.18</w:t>
            </w:r>
          </w:p>
        </w:tc>
        <w:tc>
          <w:tcPr>
            <w:tcW w:w="1811" w:type="dxa"/>
            <w:vAlign w:val="center"/>
          </w:tcPr>
          <w:p w14:paraId="6F259BE3" w14:textId="0FE97DEE" w:rsidR="00812C6B" w:rsidRDefault="00812C6B" w:rsidP="00F17F2F">
            <w:pPr>
              <w:jc w:val="center"/>
            </w:pPr>
            <w:r>
              <w:t>Lewis, IA</w:t>
            </w:r>
          </w:p>
        </w:tc>
        <w:tc>
          <w:tcPr>
            <w:tcW w:w="961" w:type="dxa"/>
            <w:vAlign w:val="center"/>
          </w:tcPr>
          <w:p w14:paraId="10DA4FED" w14:textId="4D888736" w:rsidR="00812C6B" w:rsidRDefault="00812C6B" w:rsidP="00F17F2F">
            <w:pPr>
              <w:jc w:val="center"/>
            </w:pPr>
            <w:r>
              <w:t>16</w:t>
            </w:r>
          </w:p>
        </w:tc>
        <w:tc>
          <w:tcPr>
            <w:tcW w:w="1167" w:type="dxa"/>
          </w:tcPr>
          <w:p w14:paraId="7E77A951" w14:textId="24B2D48E" w:rsidR="00812C6B" w:rsidRPr="00F17F2F" w:rsidRDefault="00812C6B" w:rsidP="001F63AC">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ED5ADA7" w14:textId="49C4E494" w:rsidR="00812C6B" w:rsidRDefault="00812C6B" w:rsidP="00F17F2F">
            <w:pPr>
              <w:jc w:val="center"/>
            </w:pPr>
          </w:p>
        </w:tc>
      </w:tr>
      <w:tr w:rsidR="00812C6B" w14:paraId="1D9928E4" w14:textId="7673D228" w:rsidTr="00812C6B">
        <w:trPr>
          <w:cantSplit/>
          <w:jc w:val="center"/>
        </w:trPr>
        <w:tc>
          <w:tcPr>
            <w:tcW w:w="655" w:type="dxa"/>
            <w:vAlign w:val="center"/>
          </w:tcPr>
          <w:p w14:paraId="7ADCAE78" w14:textId="38880E79" w:rsidR="00812C6B" w:rsidRDefault="00812C6B" w:rsidP="00F17F2F">
            <w:pPr>
              <w:jc w:val="center"/>
            </w:pPr>
            <w:r>
              <w:t>IA-6</w:t>
            </w:r>
          </w:p>
        </w:tc>
        <w:tc>
          <w:tcPr>
            <w:tcW w:w="1285" w:type="dxa"/>
            <w:vAlign w:val="center"/>
          </w:tcPr>
          <w:p w14:paraId="7F1E35B0" w14:textId="4D394CDB" w:rsidR="00812C6B" w:rsidRDefault="00812C6B" w:rsidP="00F17F2F">
            <w:pPr>
              <w:jc w:val="center"/>
            </w:pPr>
            <w:r>
              <w:t>40.97, -93.42</w:t>
            </w:r>
          </w:p>
        </w:tc>
        <w:tc>
          <w:tcPr>
            <w:tcW w:w="1811" w:type="dxa"/>
            <w:vAlign w:val="center"/>
          </w:tcPr>
          <w:p w14:paraId="44FEAA22" w14:textId="3D9FC505" w:rsidR="00812C6B" w:rsidRDefault="00812C6B" w:rsidP="00F17F2F">
            <w:pPr>
              <w:jc w:val="center"/>
            </w:pPr>
            <w:proofErr w:type="spellStart"/>
            <w:r>
              <w:t>McNay</w:t>
            </w:r>
            <w:proofErr w:type="spellEnd"/>
            <w:r>
              <w:t>, IA</w:t>
            </w:r>
          </w:p>
        </w:tc>
        <w:tc>
          <w:tcPr>
            <w:tcW w:w="961" w:type="dxa"/>
            <w:vAlign w:val="center"/>
          </w:tcPr>
          <w:p w14:paraId="78D1A44D" w14:textId="35F5D732" w:rsidR="00812C6B" w:rsidRDefault="00812C6B" w:rsidP="00F17F2F">
            <w:pPr>
              <w:jc w:val="center"/>
            </w:pPr>
            <w:r>
              <w:t>18</w:t>
            </w:r>
          </w:p>
        </w:tc>
        <w:tc>
          <w:tcPr>
            <w:tcW w:w="1167" w:type="dxa"/>
          </w:tcPr>
          <w:p w14:paraId="67D2AA03" w14:textId="7B911337"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54523759" w14:textId="10539E25" w:rsidR="00812C6B" w:rsidRDefault="00812C6B" w:rsidP="00F17F2F">
            <w:pPr>
              <w:jc w:val="center"/>
            </w:pPr>
          </w:p>
        </w:tc>
      </w:tr>
      <w:tr w:rsidR="00812C6B" w14:paraId="243CFF07" w14:textId="7122440B" w:rsidTr="00812C6B">
        <w:trPr>
          <w:cantSplit/>
          <w:jc w:val="center"/>
        </w:trPr>
        <w:tc>
          <w:tcPr>
            <w:tcW w:w="655" w:type="dxa"/>
            <w:vAlign w:val="center"/>
          </w:tcPr>
          <w:p w14:paraId="17C283AE" w14:textId="4EDF8D59" w:rsidR="00812C6B" w:rsidRDefault="00812C6B" w:rsidP="00F17F2F">
            <w:pPr>
              <w:jc w:val="center"/>
            </w:pPr>
            <w:r>
              <w:t>IA-7</w:t>
            </w:r>
          </w:p>
        </w:tc>
        <w:tc>
          <w:tcPr>
            <w:tcW w:w="1285" w:type="dxa"/>
            <w:vAlign w:val="center"/>
          </w:tcPr>
          <w:p w14:paraId="1C425D51" w14:textId="141834F3" w:rsidR="00812C6B" w:rsidRDefault="00812C6B" w:rsidP="00F17F2F">
            <w:pPr>
              <w:jc w:val="center"/>
            </w:pPr>
            <w:r>
              <w:t>41.19, 91.48</w:t>
            </w:r>
          </w:p>
        </w:tc>
        <w:tc>
          <w:tcPr>
            <w:tcW w:w="1811" w:type="dxa"/>
            <w:vAlign w:val="center"/>
          </w:tcPr>
          <w:p w14:paraId="39029B42" w14:textId="153654C9" w:rsidR="00812C6B" w:rsidRDefault="00812C6B" w:rsidP="00F17F2F">
            <w:pPr>
              <w:jc w:val="center"/>
            </w:pPr>
            <w:r>
              <w:t>Crawfordsville, IA</w:t>
            </w:r>
          </w:p>
        </w:tc>
        <w:tc>
          <w:tcPr>
            <w:tcW w:w="961" w:type="dxa"/>
            <w:vAlign w:val="center"/>
          </w:tcPr>
          <w:p w14:paraId="340AFA9C" w14:textId="483D8D00" w:rsidR="00812C6B" w:rsidRDefault="00812C6B" w:rsidP="00F17F2F">
            <w:pPr>
              <w:jc w:val="center"/>
            </w:pPr>
            <w:r>
              <w:t>18</w:t>
            </w:r>
          </w:p>
        </w:tc>
        <w:tc>
          <w:tcPr>
            <w:tcW w:w="1167" w:type="dxa"/>
          </w:tcPr>
          <w:p w14:paraId="4BCBDFE6" w14:textId="079B17B3"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45,</w:t>
            </w:r>
            <w:r>
              <w:rPr>
                <w:rFonts w:ascii="Calibri" w:eastAsia="Times New Roman" w:hAnsi="Calibri" w:cs="Calibri"/>
                <w:color w:val="000000"/>
              </w:rPr>
              <w:t xml:space="preserve"> </w:t>
            </w:r>
            <w:r w:rsidRPr="00F17F2F">
              <w:rPr>
                <w:rFonts w:ascii="Calibri" w:eastAsia="Times New Roman" w:hAnsi="Calibri" w:cs="Calibri"/>
                <w:color w:val="000000"/>
              </w:rPr>
              <w:t>90,</w:t>
            </w:r>
            <w:r>
              <w:rPr>
                <w:rFonts w:ascii="Calibri" w:eastAsia="Times New Roman" w:hAnsi="Calibri" w:cs="Calibri"/>
                <w:color w:val="000000"/>
              </w:rPr>
              <w:t xml:space="preserve"> </w:t>
            </w:r>
            <w:r w:rsidRPr="00F17F2F">
              <w:rPr>
                <w:rFonts w:ascii="Calibri" w:eastAsia="Times New Roman" w:hAnsi="Calibri" w:cs="Calibri"/>
                <w:color w:val="000000"/>
              </w:rPr>
              <w:t>135,</w:t>
            </w:r>
            <w:r>
              <w:rPr>
                <w:rFonts w:ascii="Calibri" w:eastAsia="Times New Roman" w:hAnsi="Calibri" w:cs="Calibri"/>
                <w:color w:val="000000"/>
              </w:rPr>
              <w:t xml:space="preserve"> </w:t>
            </w:r>
            <w:r w:rsidRPr="00F17F2F">
              <w:rPr>
                <w:rFonts w:ascii="Calibri" w:eastAsia="Times New Roman" w:hAnsi="Calibri" w:cs="Calibri"/>
                <w:color w:val="000000"/>
              </w:rPr>
              <w:t>180,</w:t>
            </w:r>
            <w:r>
              <w:rPr>
                <w:rFonts w:ascii="Calibri" w:eastAsia="Times New Roman" w:hAnsi="Calibri" w:cs="Calibri"/>
                <w:color w:val="000000"/>
              </w:rPr>
              <w:t xml:space="preserve"> </w:t>
            </w:r>
            <w:r w:rsidRPr="00F17F2F">
              <w:rPr>
                <w:rFonts w:ascii="Calibri" w:eastAsia="Times New Roman" w:hAnsi="Calibri" w:cs="Calibri"/>
                <w:color w:val="000000"/>
              </w:rPr>
              <w:t>225,</w:t>
            </w:r>
            <w:r>
              <w:rPr>
                <w:rFonts w:ascii="Calibri" w:eastAsia="Times New Roman" w:hAnsi="Calibri" w:cs="Calibri"/>
                <w:color w:val="000000"/>
              </w:rPr>
              <w:t xml:space="preserve"> </w:t>
            </w:r>
            <w:r w:rsidRPr="00F17F2F">
              <w:rPr>
                <w:rFonts w:ascii="Calibri" w:eastAsia="Times New Roman" w:hAnsi="Calibri" w:cs="Calibri"/>
                <w:b/>
                <w:bCs/>
                <w:color w:val="000000"/>
              </w:rPr>
              <w:t>270</w:t>
            </w:r>
          </w:p>
        </w:tc>
        <w:tc>
          <w:tcPr>
            <w:tcW w:w="1996" w:type="dxa"/>
            <w:vAlign w:val="center"/>
          </w:tcPr>
          <w:p w14:paraId="4A995DB8" w14:textId="15827AD9" w:rsidR="00812C6B" w:rsidRDefault="00812C6B" w:rsidP="00F17F2F">
            <w:pPr>
              <w:jc w:val="center"/>
            </w:pPr>
          </w:p>
        </w:tc>
      </w:tr>
      <w:tr w:rsidR="00812C6B" w14:paraId="638ACACB" w14:textId="77777777" w:rsidTr="00812C6B">
        <w:trPr>
          <w:cantSplit/>
          <w:jc w:val="center"/>
        </w:trPr>
        <w:tc>
          <w:tcPr>
            <w:tcW w:w="655" w:type="dxa"/>
            <w:vAlign w:val="center"/>
          </w:tcPr>
          <w:p w14:paraId="6338743B" w14:textId="2B885BB3" w:rsidR="00812C6B" w:rsidRPr="00812C6B" w:rsidRDefault="00812C6B" w:rsidP="00F17F2F">
            <w:pPr>
              <w:jc w:val="center"/>
              <w:rPr>
                <w:i/>
                <w:iCs/>
              </w:rPr>
            </w:pPr>
            <w:r w:rsidRPr="00812C6B">
              <w:rPr>
                <w:i/>
                <w:iCs/>
              </w:rPr>
              <w:t>Illinois Sites</w:t>
            </w:r>
          </w:p>
        </w:tc>
        <w:tc>
          <w:tcPr>
            <w:tcW w:w="1285" w:type="dxa"/>
            <w:vAlign w:val="center"/>
          </w:tcPr>
          <w:p w14:paraId="07CFF485" w14:textId="77777777" w:rsidR="00812C6B" w:rsidRDefault="00812C6B" w:rsidP="00F17F2F">
            <w:pPr>
              <w:jc w:val="center"/>
            </w:pPr>
          </w:p>
        </w:tc>
        <w:tc>
          <w:tcPr>
            <w:tcW w:w="1811" w:type="dxa"/>
            <w:vAlign w:val="center"/>
          </w:tcPr>
          <w:p w14:paraId="4FE45A2C" w14:textId="77777777" w:rsidR="00812C6B" w:rsidRDefault="00812C6B" w:rsidP="00F17F2F">
            <w:pPr>
              <w:jc w:val="center"/>
            </w:pPr>
          </w:p>
        </w:tc>
        <w:tc>
          <w:tcPr>
            <w:tcW w:w="961" w:type="dxa"/>
            <w:vAlign w:val="center"/>
          </w:tcPr>
          <w:p w14:paraId="06642B3F" w14:textId="77777777" w:rsidR="00812C6B" w:rsidRDefault="00812C6B" w:rsidP="00F17F2F">
            <w:pPr>
              <w:jc w:val="center"/>
            </w:pPr>
          </w:p>
        </w:tc>
        <w:tc>
          <w:tcPr>
            <w:tcW w:w="1167" w:type="dxa"/>
          </w:tcPr>
          <w:p w14:paraId="4BDBBA85" w14:textId="77777777" w:rsidR="00812C6B" w:rsidRPr="00F17F2F" w:rsidRDefault="00812C6B" w:rsidP="00F17F2F">
            <w:pPr>
              <w:jc w:val="center"/>
              <w:rPr>
                <w:rFonts w:ascii="Calibri" w:eastAsia="Times New Roman" w:hAnsi="Calibri" w:cs="Calibri"/>
                <w:color w:val="000000"/>
              </w:rPr>
            </w:pPr>
          </w:p>
        </w:tc>
        <w:tc>
          <w:tcPr>
            <w:tcW w:w="1996" w:type="dxa"/>
            <w:vAlign w:val="center"/>
          </w:tcPr>
          <w:p w14:paraId="478F67B8" w14:textId="77777777" w:rsidR="00812C6B" w:rsidRDefault="00812C6B" w:rsidP="00F17F2F">
            <w:pPr>
              <w:jc w:val="center"/>
            </w:pPr>
          </w:p>
        </w:tc>
      </w:tr>
      <w:tr w:rsidR="00812C6B" w14:paraId="54C0060A" w14:textId="78AD4245" w:rsidTr="00812C6B">
        <w:trPr>
          <w:cantSplit/>
          <w:jc w:val="center"/>
        </w:trPr>
        <w:tc>
          <w:tcPr>
            <w:tcW w:w="655" w:type="dxa"/>
            <w:vAlign w:val="center"/>
          </w:tcPr>
          <w:p w14:paraId="7459CE4D" w14:textId="1AF9EF98" w:rsidR="00812C6B" w:rsidRDefault="00812C6B" w:rsidP="00F17F2F">
            <w:pPr>
              <w:jc w:val="center"/>
            </w:pPr>
            <w:r>
              <w:t>IL-1</w:t>
            </w:r>
          </w:p>
        </w:tc>
        <w:tc>
          <w:tcPr>
            <w:tcW w:w="1285" w:type="dxa"/>
            <w:vAlign w:val="center"/>
          </w:tcPr>
          <w:p w14:paraId="344C68DE" w14:textId="4916CF18" w:rsidR="00812C6B" w:rsidRDefault="00812C6B" w:rsidP="00F17F2F">
            <w:pPr>
              <w:jc w:val="center"/>
            </w:pPr>
            <w:r>
              <w:t>41.84, -88.86</w:t>
            </w:r>
          </w:p>
        </w:tc>
        <w:tc>
          <w:tcPr>
            <w:tcW w:w="1811" w:type="dxa"/>
            <w:vAlign w:val="center"/>
          </w:tcPr>
          <w:p w14:paraId="725FE117" w14:textId="34D71232" w:rsidR="00812C6B" w:rsidRDefault="00812C6B" w:rsidP="00F17F2F">
            <w:pPr>
              <w:jc w:val="center"/>
            </w:pPr>
            <w:r>
              <w:t>Dekalb, IL</w:t>
            </w:r>
          </w:p>
        </w:tc>
        <w:tc>
          <w:tcPr>
            <w:tcW w:w="961" w:type="dxa"/>
            <w:vAlign w:val="center"/>
          </w:tcPr>
          <w:p w14:paraId="634B2464" w14:textId="44C5578A" w:rsidR="00812C6B" w:rsidRDefault="00812C6B" w:rsidP="00F17F2F">
            <w:pPr>
              <w:jc w:val="center"/>
            </w:pPr>
            <w:r>
              <w:t>10</w:t>
            </w:r>
          </w:p>
        </w:tc>
        <w:tc>
          <w:tcPr>
            <w:tcW w:w="1167" w:type="dxa"/>
          </w:tcPr>
          <w:p w14:paraId="64F46926" w14:textId="6CB2BFAA" w:rsidR="00812C6B" w:rsidRPr="00F17F2F" w:rsidRDefault="00812C6B" w:rsidP="001F63AC">
            <w:pPr>
              <w:jc w:val="center"/>
              <w:rPr>
                <w:rFonts w:ascii="Calibri" w:eastAsia="Times New Roman" w:hAnsi="Calibri" w:cs="Calibri"/>
                <w:color w:val="000000"/>
              </w:rP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29D43685" w14:textId="32CFF840" w:rsidR="00812C6B" w:rsidRDefault="00812C6B" w:rsidP="00F17F2F">
            <w:pPr>
              <w:jc w:val="center"/>
            </w:pPr>
          </w:p>
        </w:tc>
      </w:tr>
      <w:tr w:rsidR="00812C6B" w14:paraId="0BD28C03" w14:textId="4D3C640F" w:rsidTr="00812C6B">
        <w:trPr>
          <w:cantSplit/>
          <w:jc w:val="center"/>
        </w:trPr>
        <w:tc>
          <w:tcPr>
            <w:tcW w:w="655" w:type="dxa"/>
            <w:vAlign w:val="center"/>
          </w:tcPr>
          <w:p w14:paraId="65B4952F" w14:textId="417464B7" w:rsidR="00812C6B" w:rsidRDefault="00812C6B" w:rsidP="00F17F2F">
            <w:pPr>
              <w:jc w:val="center"/>
            </w:pPr>
            <w:r>
              <w:t>IL-2</w:t>
            </w:r>
          </w:p>
        </w:tc>
        <w:tc>
          <w:tcPr>
            <w:tcW w:w="1285" w:type="dxa"/>
            <w:vAlign w:val="center"/>
          </w:tcPr>
          <w:p w14:paraId="5BCC06F6" w14:textId="0E4FCADD" w:rsidR="00812C6B" w:rsidRDefault="00812C6B" w:rsidP="00F17F2F">
            <w:pPr>
              <w:jc w:val="center"/>
            </w:pPr>
            <w:r>
              <w:t>40.93, 90.73</w:t>
            </w:r>
          </w:p>
        </w:tc>
        <w:tc>
          <w:tcPr>
            <w:tcW w:w="1811" w:type="dxa"/>
            <w:vAlign w:val="center"/>
          </w:tcPr>
          <w:p w14:paraId="3D33F1DF" w14:textId="4AB84D31" w:rsidR="00812C6B" w:rsidRDefault="00812C6B" w:rsidP="00F17F2F">
            <w:pPr>
              <w:jc w:val="center"/>
            </w:pPr>
            <w:r>
              <w:t>Monmouth, IL</w:t>
            </w:r>
          </w:p>
        </w:tc>
        <w:tc>
          <w:tcPr>
            <w:tcW w:w="961" w:type="dxa"/>
            <w:vAlign w:val="center"/>
          </w:tcPr>
          <w:p w14:paraId="0CD2BE13" w14:textId="5DDCE736" w:rsidR="00812C6B" w:rsidRDefault="00812C6B" w:rsidP="00F17F2F">
            <w:pPr>
              <w:jc w:val="center"/>
            </w:pPr>
            <w:r>
              <w:t>10</w:t>
            </w:r>
          </w:p>
        </w:tc>
        <w:tc>
          <w:tcPr>
            <w:tcW w:w="1167" w:type="dxa"/>
          </w:tcPr>
          <w:p w14:paraId="3E56F6F5" w14:textId="206FC7C2"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20D761D4" w14:textId="3EF7622C" w:rsidR="00812C6B" w:rsidRDefault="00812C6B" w:rsidP="00F17F2F">
            <w:pPr>
              <w:jc w:val="center"/>
            </w:pPr>
          </w:p>
        </w:tc>
      </w:tr>
      <w:tr w:rsidR="00812C6B" w14:paraId="07C67DC3" w14:textId="01D0B558" w:rsidTr="00812C6B">
        <w:trPr>
          <w:cantSplit/>
          <w:jc w:val="center"/>
        </w:trPr>
        <w:tc>
          <w:tcPr>
            <w:tcW w:w="655" w:type="dxa"/>
            <w:vAlign w:val="center"/>
          </w:tcPr>
          <w:p w14:paraId="27520FE8" w14:textId="47FFD69A" w:rsidR="00812C6B" w:rsidRDefault="00812C6B" w:rsidP="00F17F2F">
            <w:pPr>
              <w:jc w:val="center"/>
            </w:pPr>
            <w:r>
              <w:t>IL-3</w:t>
            </w:r>
          </w:p>
        </w:tc>
        <w:tc>
          <w:tcPr>
            <w:tcW w:w="1285" w:type="dxa"/>
            <w:vAlign w:val="center"/>
          </w:tcPr>
          <w:p w14:paraId="1238EF55" w14:textId="49A50E3C" w:rsidR="00812C6B" w:rsidRDefault="00812C6B" w:rsidP="00F17F2F">
            <w:pPr>
              <w:jc w:val="center"/>
            </w:pPr>
            <w:r>
              <w:t>39.80, -90.82</w:t>
            </w:r>
          </w:p>
        </w:tc>
        <w:tc>
          <w:tcPr>
            <w:tcW w:w="1811" w:type="dxa"/>
            <w:vAlign w:val="center"/>
          </w:tcPr>
          <w:p w14:paraId="2D423E43" w14:textId="7812CA4D" w:rsidR="00812C6B" w:rsidRDefault="00812C6B" w:rsidP="00F17F2F">
            <w:pPr>
              <w:jc w:val="center"/>
            </w:pPr>
            <w:r>
              <w:t>Orr Center, IL</w:t>
            </w:r>
          </w:p>
        </w:tc>
        <w:tc>
          <w:tcPr>
            <w:tcW w:w="961" w:type="dxa"/>
            <w:vAlign w:val="center"/>
          </w:tcPr>
          <w:p w14:paraId="615B5486" w14:textId="300EDF95" w:rsidR="00812C6B" w:rsidRDefault="00812C6B" w:rsidP="00F17F2F">
            <w:pPr>
              <w:jc w:val="center"/>
            </w:pPr>
            <w:r>
              <w:t>10</w:t>
            </w:r>
          </w:p>
        </w:tc>
        <w:tc>
          <w:tcPr>
            <w:tcW w:w="1167" w:type="dxa"/>
          </w:tcPr>
          <w:p w14:paraId="0825DE20" w14:textId="7B4F1FA3"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3EC9B4B4" w14:textId="074D5BAC" w:rsidR="00812C6B" w:rsidRDefault="00812C6B" w:rsidP="00F17F2F">
            <w:pPr>
              <w:jc w:val="center"/>
            </w:pPr>
          </w:p>
        </w:tc>
      </w:tr>
      <w:tr w:rsidR="00812C6B" w14:paraId="537EDA19" w14:textId="5B263F06" w:rsidTr="00812C6B">
        <w:trPr>
          <w:cantSplit/>
          <w:jc w:val="center"/>
        </w:trPr>
        <w:tc>
          <w:tcPr>
            <w:tcW w:w="655" w:type="dxa"/>
            <w:vAlign w:val="center"/>
          </w:tcPr>
          <w:p w14:paraId="64D35696" w14:textId="61317972" w:rsidR="00812C6B" w:rsidRDefault="00812C6B" w:rsidP="00F17F2F">
            <w:pPr>
              <w:jc w:val="center"/>
            </w:pPr>
            <w:r>
              <w:t>IL-4</w:t>
            </w:r>
          </w:p>
        </w:tc>
        <w:tc>
          <w:tcPr>
            <w:tcW w:w="1285" w:type="dxa"/>
            <w:vAlign w:val="center"/>
          </w:tcPr>
          <w:p w14:paraId="1AADB3E7" w14:textId="2611CFCB" w:rsidR="00812C6B" w:rsidRDefault="00812C6B" w:rsidP="00F17F2F">
            <w:pPr>
              <w:jc w:val="center"/>
            </w:pPr>
            <w:r>
              <w:t>40.08, 88.22</w:t>
            </w:r>
          </w:p>
        </w:tc>
        <w:tc>
          <w:tcPr>
            <w:tcW w:w="1811" w:type="dxa"/>
            <w:vAlign w:val="center"/>
          </w:tcPr>
          <w:p w14:paraId="14DB5E9E" w14:textId="6F087309" w:rsidR="00812C6B" w:rsidRDefault="00812C6B" w:rsidP="00F17F2F">
            <w:pPr>
              <w:jc w:val="center"/>
            </w:pPr>
            <w:r>
              <w:t>Urbana, IL</w:t>
            </w:r>
          </w:p>
        </w:tc>
        <w:tc>
          <w:tcPr>
            <w:tcW w:w="961" w:type="dxa"/>
            <w:vAlign w:val="center"/>
          </w:tcPr>
          <w:p w14:paraId="3EC981A1" w14:textId="4428CC19" w:rsidR="00812C6B" w:rsidRDefault="00812C6B" w:rsidP="00F17F2F">
            <w:pPr>
              <w:jc w:val="center"/>
            </w:pPr>
            <w:r>
              <w:t>10</w:t>
            </w:r>
          </w:p>
        </w:tc>
        <w:tc>
          <w:tcPr>
            <w:tcW w:w="1167" w:type="dxa"/>
          </w:tcPr>
          <w:p w14:paraId="07CA1265" w14:textId="257D98F7"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654CADA8" w14:textId="6918ED8A" w:rsidR="00812C6B" w:rsidRDefault="00812C6B" w:rsidP="00F17F2F">
            <w:pPr>
              <w:jc w:val="center"/>
            </w:pPr>
          </w:p>
        </w:tc>
      </w:tr>
      <w:tr w:rsidR="00812C6B" w14:paraId="75CAA94E" w14:textId="49AEF620" w:rsidTr="00812C6B">
        <w:trPr>
          <w:cantSplit/>
          <w:jc w:val="center"/>
        </w:trPr>
        <w:tc>
          <w:tcPr>
            <w:tcW w:w="655" w:type="dxa"/>
            <w:vAlign w:val="center"/>
          </w:tcPr>
          <w:p w14:paraId="4481DE67" w14:textId="068E8168" w:rsidR="00812C6B" w:rsidRDefault="00812C6B" w:rsidP="00F17F2F">
            <w:pPr>
              <w:jc w:val="center"/>
            </w:pPr>
            <w:r>
              <w:t>IL-5</w:t>
            </w:r>
          </w:p>
        </w:tc>
        <w:tc>
          <w:tcPr>
            <w:tcW w:w="1285" w:type="dxa"/>
            <w:vAlign w:val="center"/>
          </w:tcPr>
          <w:p w14:paraId="453DEFC8" w14:textId="34122282" w:rsidR="00812C6B" w:rsidRDefault="00812C6B" w:rsidP="00F17F2F">
            <w:pPr>
              <w:jc w:val="center"/>
            </w:pPr>
            <w:r>
              <w:t>38.95, -88.96</w:t>
            </w:r>
          </w:p>
        </w:tc>
        <w:tc>
          <w:tcPr>
            <w:tcW w:w="1811" w:type="dxa"/>
            <w:vAlign w:val="center"/>
          </w:tcPr>
          <w:p w14:paraId="7424A7BE" w14:textId="36C7CEB4" w:rsidR="00812C6B" w:rsidRDefault="00812C6B" w:rsidP="00F17F2F">
            <w:pPr>
              <w:jc w:val="center"/>
            </w:pPr>
            <w:r>
              <w:t>Brownstown, IL</w:t>
            </w:r>
          </w:p>
        </w:tc>
        <w:tc>
          <w:tcPr>
            <w:tcW w:w="961" w:type="dxa"/>
            <w:vAlign w:val="center"/>
          </w:tcPr>
          <w:p w14:paraId="3D4406EE" w14:textId="1608378E" w:rsidR="00812C6B" w:rsidRDefault="00812C6B" w:rsidP="00F17F2F">
            <w:pPr>
              <w:jc w:val="center"/>
            </w:pPr>
            <w:r>
              <w:t>8</w:t>
            </w:r>
          </w:p>
        </w:tc>
        <w:tc>
          <w:tcPr>
            <w:tcW w:w="1167" w:type="dxa"/>
          </w:tcPr>
          <w:p w14:paraId="508FE72C" w14:textId="5E62132C"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5824F946" w14:textId="32DD9520" w:rsidR="00812C6B" w:rsidRDefault="00812C6B" w:rsidP="00F17F2F">
            <w:pPr>
              <w:jc w:val="center"/>
            </w:pPr>
          </w:p>
        </w:tc>
      </w:tr>
      <w:tr w:rsidR="00812C6B" w14:paraId="07393FD1" w14:textId="1D7BCF7E" w:rsidTr="00812C6B">
        <w:trPr>
          <w:cantSplit/>
          <w:jc w:val="center"/>
        </w:trPr>
        <w:tc>
          <w:tcPr>
            <w:tcW w:w="655" w:type="dxa"/>
            <w:vAlign w:val="center"/>
          </w:tcPr>
          <w:p w14:paraId="7ACE1529" w14:textId="406D8DFF" w:rsidR="00812C6B" w:rsidRDefault="00812C6B" w:rsidP="00F17F2F">
            <w:pPr>
              <w:jc w:val="center"/>
            </w:pPr>
            <w:r>
              <w:t>IL-6</w:t>
            </w:r>
          </w:p>
        </w:tc>
        <w:tc>
          <w:tcPr>
            <w:tcW w:w="1285" w:type="dxa"/>
            <w:vAlign w:val="center"/>
          </w:tcPr>
          <w:p w14:paraId="4F0EC19A" w14:textId="197967F0" w:rsidR="00812C6B" w:rsidRDefault="00812C6B" w:rsidP="00F17F2F">
            <w:pPr>
              <w:jc w:val="center"/>
            </w:pPr>
            <w:r>
              <w:t>37.46, -88.72</w:t>
            </w:r>
          </w:p>
        </w:tc>
        <w:tc>
          <w:tcPr>
            <w:tcW w:w="1811" w:type="dxa"/>
            <w:vAlign w:val="center"/>
          </w:tcPr>
          <w:p w14:paraId="04260698" w14:textId="46E79AEF" w:rsidR="00812C6B" w:rsidRDefault="00812C6B" w:rsidP="00F17F2F">
            <w:pPr>
              <w:jc w:val="center"/>
            </w:pPr>
            <w:r>
              <w:t>Dixon Springs, IL upland area</w:t>
            </w:r>
          </w:p>
        </w:tc>
        <w:tc>
          <w:tcPr>
            <w:tcW w:w="961" w:type="dxa"/>
            <w:vAlign w:val="center"/>
          </w:tcPr>
          <w:p w14:paraId="41D799EF" w14:textId="68F986FF" w:rsidR="00812C6B" w:rsidRDefault="00812C6B" w:rsidP="00F17F2F">
            <w:pPr>
              <w:jc w:val="center"/>
            </w:pPr>
            <w:r>
              <w:t>10</w:t>
            </w:r>
          </w:p>
        </w:tc>
        <w:tc>
          <w:tcPr>
            <w:tcW w:w="1167" w:type="dxa"/>
          </w:tcPr>
          <w:p w14:paraId="2CC04E5C" w14:textId="738657D9"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31D3DF2E" w14:textId="3EC1AEC5" w:rsidR="00812C6B" w:rsidRDefault="00812C6B" w:rsidP="00F17F2F">
            <w:pPr>
              <w:jc w:val="center"/>
            </w:pPr>
          </w:p>
        </w:tc>
      </w:tr>
      <w:tr w:rsidR="00812C6B" w14:paraId="187B02F2" w14:textId="2825A95A" w:rsidTr="00812C6B">
        <w:trPr>
          <w:cantSplit/>
          <w:jc w:val="center"/>
        </w:trPr>
        <w:tc>
          <w:tcPr>
            <w:tcW w:w="655" w:type="dxa"/>
            <w:vAlign w:val="center"/>
          </w:tcPr>
          <w:p w14:paraId="3A51EE2C" w14:textId="38C17AAB" w:rsidR="00812C6B" w:rsidRDefault="00812C6B" w:rsidP="00F17F2F">
            <w:pPr>
              <w:jc w:val="center"/>
            </w:pPr>
            <w:r>
              <w:t>IL-7</w:t>
            </w:r>
          </w:p>
        </w:tc>
        <w:tc>
          <w:tcPr>
            <w:tcW w:w="1285" w:type="dxa"/>
            <w:vAlign w:val="center"/>
          </w:tcPr>
          <w:p w14:paraId="742ADF21" w14:textId="6CA1CB7C" w:rsidR="00812C6B" w:rsidRDefault="00812C6B" w:rsidP="00F17F2F">
            <w:pPr>
              <w:jc w:val="center"/>
            </w:pPr>
            <w:r>
              <w:t>37.42, -88.66</w:t>
            </w:r>
          </w:p>
        </w:tc>
        <w:tc>
          <w:tcPr>
            <w:tcW w:w="1811" w:type="dxa"/>
            <w:vAlign w:val="center"/>
          </w:tcPr>
          <w:p w14:paraId="2BBEEA54" w14:textId="555A3359" w:rsidR="00812C6B" w:rsidRDefault="00812C6B" w:rsidP="00F17F2F">
            <w:pPr>
              <w:jc w:val="center"/>
            </w:pPr>
            <w:r>
              <w:t>Dixon Springs, IL lowland area</w:t>
            </w:r>
          </w:p>
        </w:tc>
        <w:tc>
          <w:tcPr>
            <w:tcW w:w="961" w:type="dxa"/>
            <w:vAlign w:val="center"/>
          </w:tcPr>
          <w:p w14:paraId="56305D60" w14:textId="3464A0A0" w:rsidR="00812C6B" w:rsidRDefault="00812C6B" w:rsidP="00F17F2F">
            <w:pPr>
              <w:jc w:val="center"/>
            </w:pPr>
            <w:r>
              <w:t>10</w:t>
            </w:r>
          </w:p>
        </w:tc>
        <w:tc>
          <w:tcPr>
            <w:tcW w:w="1167" w:type="dxa"/>
          </w:tcPr>
          <w:p w14:paraId="3302B99F" w14:textId="03E50A02" w:rsidR="00812C6B" w:rsidRDefault="00812C6B" w:rsidP="00F17F2F">
            <w:pPr>
              <w:jc w:val="center"/>
            </w:pPr>
            <w:r w:rsidRPr="00F17F2F">
              <w:rPr>
                <w:rFonts w:ascii="Calibri" w:eastAsia="Times New Roman" w:hAnsi="Calibri" w:cs="Calibri"/>
                <w:color w:val="000000"/>
              </w:rPr>
              <w:t>0,</w:t>
            </w:r>
            <w:r>
              <w:rPr>
                <w:rFonts w:ascii="Calibri" w:eastAsia="Times New Roman" w:hAnsi="Calibri" w:cs="Calibri"/>
                <w:color w:val="000000"/>
              </w:rPr>
              <w:t xml:space="preserve"> </w:t>
            </w:r>
            <w:r w:rsidRPr="00F17F2F">
              <w:rPr>
                <w:rFonts w:ascii="Calibri" w:eastAsia="Times New Roman" w:hAnsi="Calibri" w:cs="Calibri"/>
                <w:color w:val="000000"/>
              </w:rPr>
              <w:t>51,</w:t>
            </w:r>
            <w:r>
              <w:rPr>
                <w:rFonts w:ascii="Calibri" w:eastAsia="Times New Roman" w:hAnsi="Calibri" w:cs="Calibri"/>
                <w:color w:val="000000"/>
              </w:rPr>
              <w:t xml:space="preserve"> </w:t>
            </w:r>
            <w:r w:rsidRPr="00F17F2F">
              <w:rPr>
                <w:rFonts w:ascii="Calibri" w:eastAsia="Times New Roman" w:hAnsi="Calibri" w:cs="Calibri"/>
                <w:color w:val="000000"/>
              </w:rPr>
              <w:t>101,</w:t>
            </w:r>
            <w:r>
              <w:rPr>
                <w:rFonts w:ascii="Calibri" w:eastAsia="Times New Roman" w:hAnsi="Calibri" w:cs="Calibri"/>
                <w:color w:val="000000"/>
              </w:rPr>
              <w:t xml:space="preserve"> </w:t>
            </w:r>
            <w:r w:rsidRPr="00F17F2F">
              <w:rPr>
                <w:rFonts w:ascii="Calibri" w:eastAsia="Times New Roman" w:hAnsi="Calibri" w:cs="Calibri"/>
                <w:color w:val="000000"/>
              </w:rPr>
              <w:t>152,</w:t>
            </w:r>
            <w:r>
              <w:rPr>
                <w:rFonts w:ascii="Calibri" w:eastAsia="Times New Roman" w:hAnsi="Calibri" w:cs="Calibri"/>
                <w:color w:val="000000"/>
              </w:rPr>
              <w:t xml:space="preserve"> </w:t>
            </w:r>
            <w:r w:rsidRPr="00F17F2F">
              <w:rPr>
                <w:rFonts w:ascii="Calibri" w:eastAsia="Times New Roman" w:hAnsi="Calibri" w:cs="Calibri"/>
                <w:color w:val="000000"/>
              </w:rPr>
              <w:t>203,</w:t>
            </w:r>
            <w:r>
              <w:rPr>
                <w:rFonts w:ascii="Calibri" w:eastAsia="Times New Roman" w:hAnsi="Calibri" w:cs="Calibri"/>
                <w:color w:val="000000"/>
              </w:rPr>
              <w:t xml:space="preserve"> </w:t>
            </w:r>
            <w:r w:rsidRPr="00F17F2F">
              <w:rPr>
                <w:rFonts w:ascii="Calibri" w:eastAsia="Times New Roman" w:hAnsi="Calibri" w:cs="Calibri"/>
                <w:b/>
                <w:bCs/>
                <w:color w:val="000000"/>
              </w:rPr>
              <w:t>253</w:t>
            </w:r>
          </w:p>
        </w:tc>
        <w:tc>
          <w:tcPr>
            <w:tcW w:w="1996" w:type="dxa"/>
            <w:vAlign w:val="center"/>
          </w:tcPr>
          <w:p w14:paraId="47DE99AB" w14:textId="56202B1D" w:rsidR="00812C6B" w:rsidRDefault="00812C6B" w:rsidP="00F17F2F">
            <w:pPr>
              <w:jc w:val="center"/>
            </w:pPr>
          </w:p>
        </w:tc>
      </w:tr>
    </w:tbl>
    <w:p w14:paraId="50A93AD0" w14:textId="07422E55" w:rsidR="00E16E6E" w:rsidRDefault="00E16E6E" w:rsidP="00E16E6E"/>
    <w:p w14:paraId="10F83485" w14:textId="77777777" w:rsidR="00E16E6E" w:rsidRDefault="00E16E6E"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0BD75151" w14:textId="5E5755E2" w:rsidR="00FE3147" w:rsidRDefault="00FE3147"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5786A78D" w14:textId="7EDA6C3F" w:rsidR="00FE3147" w:rsidRDefault="00FE3147" w:rsidP="007A1C67">
      <w:pPr>
        <w:pStyle w:val="Heading2"/>
      </w:pPr>
      <w:r>
        <w:t>Modelling</w:t>
      </w:r>
    </w:p>
    <w:p w14:paraId="3A39B42A" w14:textId="4AA443F9" w:rsidR="00C60178" w:rsidRDefault="00812C6B" w:rsidP="00C60178">
      <w:r>
        <w:t>All modelling was done using APSIM v.10 with the SWIM module</w:t>
      </w:r>
      <w:r w:rsidR="00DD5947">
        <w:t xml:space="preserve"> and custom scripts to simulate water table dynamics (</w:t>
      </w:r>
      <w:r w:rsidR="00D65115">
        <w:rPr>
          <w:color w:val="FF0000"/>
        </w:rPr>
        <w:t>Elnaz paper?</w:t>
      </w:r>
      <w:r w:rsidR="00DD5947">
        <w:t xml:space="preserve">). </w:t>
      </w:r>
      <w:r w:rsidR="00D65115">
        <w:t xml:space="preserve">APSIM has been used extensively for Midwestern maize-based systems </w:t>
      </w:r>
      <w:r w:rsidR="00D65115">
        <w:lastRenderedPageBreak/>
        <w:t>(</w:t>
      </w:r>
      <w:r w:rsidR="00D65115" w:rsidRPr="00D65115">
        <w:rPr>
          <w:color w:val="FF0000"/>
        </w:rPr>
        <w:t>CITE</w:t>
      </w:r>
      <w:proofErr w:type="gramStart"/>
      <w:r w:rsidR="00D65115">
        <w:t>)</w:t>
      </w:r>
      <w:r w:rsidR="00B82DF9">
        <w:t>, and</w:t>
      </w:r>
      <w:proofErr w:type="gramEnd"/>
      <w:r w:rsidR="00B82DF9">
        <w:t xml:space="preserve"> is appropriately structured for simulating multi-year effects of cropping systems (</w:t>
      </w:r>
      <w:r w:rsidR="00B82DF9" w:rsidRPr="00B82DF9">
        <w:rPr>
          <w:color w:val="FF0000"/>
        </w:rPr>
        <w:t>Basso and Martinez 2020</w:t>
      </w:r>
      <w:r w:rsidR="00B82DF9">
        <w:t>)</w:t>
      </w:r>
      <w:r w:rsidR="00D65115">
        <w:t xml:space="preserve">. </w:t>
      </w:r>
      <w:r w:rsidR="00DD5947">
        <w:t>S</w:t>
      </w:r>
      <w:r>
        <w:t>oil</w:t>
      </w:r>
      <w:r w:rsidR="00DD5947">
        <w:t xml:space="preserve"> profiles</w:t>
      </w:r>
      <w:r>
        <w:t xml:space="preserve"> </w:t>
      </w:r>
      <w:r w:rsidR="00D65115">
        <w:t xml:space="preserve">for the model </w:t>
      </w:r>
      <w:r>
        <w:t>were built using SSURGO data (</w:t>
      </w:r>
      <w:r w:rsidRPr="00D65115">
        <w:rPr>
          <w:color w:val="FF0000"/>
        </w:rPr>
        <w:t>CITE</w:t>
      </w:r>
      <w:r>
        <w:t xml:space="preserve">) and adjusted </w:t>
      </w:r>
      <w:r w:rsidR="00C60178">
        <w:t>using</w:t>
      </w:r>
      <w:r>
        <w:t xml:space="preserve"> on-site measurements as they were available. All management activities were taken from field logs. </w:t>
      </w:r>
      <w:r w:rsidR="00DD5947">
        <w:t>The maize phase was simulated using the XX model, and i</w:t>
      </w:r>
      <w:r>
        <w:t>ndividual maize cultivars were built to reflect maturity groups</w:t>
      </w:r>
      <w:r w:rsidR="00C60178">
        <w:t xml:space="preserve"> of </w:t>
      </w:r>
      <w:r w:rsidR="00DD5947">
        <w:t>each variety used</w:t>
      </w:r>
      <w:r w:rsidR="00C60178">
        <w:t xml:space="preserve">. </w:t>
      </w:r>
      <w:r w:rsidR="00DD5947">
        <w:t>The soybean phase was simulated using XX</w:t>
      </w:r>
      <w:r>
        <w:t xml:space="preserve">. </w:t>
      </w:r>
      <w:r w:rsidR="00DD5947">
        <w:t xml:space="preserve">For each site, simulations were run using an X year spin-up of a generic maize/soybean rotation with X kg ha-1 of fertilization, followed by experiment-specific management and weather. All models were run sequentially without a yearly soil reset </w:t>
      </w:r>
      <w:proofErr w:type="gramStart"/>
      <w:r w:rsidR="00DD5947">
        <w:t>in order to</w:t>
      </w:r>
      <w:proofErr w:type="gramEnd"/>
      <w:r w:rsidR="00DD5947">
        <w:t xml:space="preserve"> best represent cropping system legacy effects.   </w:t>
      </w:r>
    </w:p>
    <w:p w14:paraId="1C77B4F6" w14:textId="1A10C4AB" w:rsidR="00FE3147" w:rsidRDefault="00C60178" w:rsidP="00C60178">
      <w:r>
        <w:t xml:space="preserve">To explore the potential </w:t>
      </w:r>
      <w:r w:rsidR="00DD5947">
        <w:t>for</w:t>
      </w:r>
      <w:r>
        <w:t xml:space="preserve"> changes in </w:t>
      </w:r>
      <w:r w:rsidR="000A6FE5">
        <w:t xml:space="preserve">model </w:t>
      </w:r>
      <w:r>
        <w:t xml:space="preserve">parameters to capture the continuous maize penalty, a </w:t>
      </w:r>
      <w:r w:rsidR="00812C6B">
        <w:t xml:space="preserve">model was calibrated to the maize-soybean rotation data </w:t>
      </w:r>
      <w:r>
        <w:t xml:space="preserve">at each site </w:t>
      </w:r>
      <w:r w:rsidR="00812C6B">
        <w:t>by adjusting nitrogen mineralization</w:t>
      </w:r>
      <w:r>
        <w:t xml:space="preserve">, etc. (Mitch?). The </w:t>
      </w:r>
      <w:r w:rsidR="006F2CCA">
        <w:t xml:space="preserve">settings for the </w:t>
      </w:r>
      <w:r>
        <w:t>rotation-calibrated model w</w:t>
      </w:r>
      <w:r w:rsidR="006F2CCA">
        <w:t>ere</w:t>
      </w:r>
      <w:r>
        <w:t xml:space="preserve"> then </w:t>
      </w:r>
      <w:r w:rsidR="006F2CCA">
        <w:t>used</w:t>
      </w:r>
      <w:r>
        <w:t xml:space="preserve"> for the continuous maize system</w:t>
      </w:r>
      <w:r w:rsidR="000A6FE5">
        <w:t xml:space="preserve"> as a baseline</w:t>
      </w:r>
      <w:r w:rsidR="006F2CCA">
        <w:t xml:space="preserve"> for each site</w:t>
      </w:r>
      <w:r>
        <w:t>. Single parameters were adjusted one at a time</w:t>
      </w:r>
      <w:r w:rsidR="006F2CCA">
        <w:t xml:space="preserve"> using the </w:t>
      </w:r>
      <w:proofErr w:type="spellStart"/>
      <w:r w:rsidR="006F2CCA" w:rsidRPr="006F2CCA">
        <w:rPr>
          <w:i/>
          <w:iCs/>
        </w:rPr>
        <w:t>apsimx</w:t>
      </w:r>
      <w:proofErr w:type="spellEnd"/>
      <w:r w:rsidR="006F2CCA">
        <w:t xml:space="preserve"> package (</w:t>
      </w:r>
      <w:r w:rsidR="006F2CCA" w:rsidRPr="006F2CCA">
        <w:rPr>
          <w:color w:val="FF0000"/>
        </w:rPr>
        <w:t>CITE</w:t>
      </w:r>
      <w:r w:rsidR="006F2CCA">
        <w:t>) in R</w:t>
      </w:r>
      <w:r>
        <w:t xml:space="preserve">, and the continuous maize model </w:t>
      </w:r>
      <w:r w:rsidR="006F2CCA">
        <w:t xml:space="preserve">for each site </w:t>
      </w:r>
      <w:r>
        <w:t xml:space="preserve">was re-run to calculate the change in model-predicted continuous maize penalty. </w:t>
      </w:r>
    </w:p>
    <w:p w14:paraId="0C3A024D" w14:textId="55917A65" w:rsidR="00C60178" w:rsidRDefault="00C60178" w:rsidP="00C60178">
      <w:r>
        <w:t xml:space="preserve">To explore the possibility of having parameters change dynamically in response to specified conditions, we built X </w:t>
      </w:r>
      <w:proofErr w:type="gramStart"/>
      <w:r>
        <w:t>scripts</w:t>
      </w:r>
      <w:proofErr w:type="gramEnd"/>
      <w:r>
        <w:t xml:space="preserve"> </w:t>
      </w:r>
    </w:p>
    <w:p w14:paraId="5DAE58C7" w14:textId="77777777" w:rsidR="00812C6B" w:rsidRDefault="00812C6B" w:rsidP="00812C6B">
      <w:pPr>
        <w:pStyle w:val="m-5394878258787082074msolistparagraph"/>
        <w:shd w:val="clear" w:color="auto" w:fill="FFFFFF"/>
        <w:spacing w:before="0" w:beforeAutospacing="0" w:after="0" w:afterAutospacing="0"/>
        <w:rPr>
          <w:rFonts w:ascii="Calibri" w:hAnsi="Calibri" w:cs="Calibri"/>
          <w:color w:val="222222"/>
        </w:rPr>
      </w:pPr>
    </w:p>
    <w:p w14:paraId="5C9FDD73" w14:textId="283409DF" w:rsidR="00FE3147" w:rsidRDefault="00FE3147" w:rsidP="007A1C67">
      <w:pPr>
        <w:pStyle w:val="Heading2"/>
      </w:pPr>
      <w:r>
        <w:t>Statistical analyses</w:t>
      </w:r>
    </w:p>
    <w:p w14:paraId="6B7E66E4" w14:textId="740D0754" w:rsidR="009C0197" w:rsidRDefault="009C0197" w:rsidP="007C75F1">
      <w:r>
        <w:t xml:space="preserve">All statistical analyses were done using R version 4.0.3 and using the </w:t>
      </w:r>
      <w:proofErr w:type="spellStart"/>
      <w:r>
        <w:t>tidyverse</w:t>
      </w:r>
      <w:proofErr w:type="spellEnd"/>
      <w:r>
        <w:t xml:space="preserve"> collection of packages (</w:t>
      </w:r>
      <w:r w:rsidRPr="009C0197">
        <w:rPr>
          <w:color w:val="FF0000"/>
        </w:rPr>
        <w:t>CITE</w:t>
      </w:r>
      <w:r>
        <w:t>). Mixed effect</w:t>
      </w:r>
      <w:r w:rsidR="006F2CCA">
        <w:t xml:space="preserve"> linear</w:t>
      </w:r>
      <w:r>
        <w:t xml:space="preserve"> models were fit using the </w:t>
      </w:r>
      <w:r w:rsidRPr="000A6FE5">
        <w:rPr>
          <w:i/>
          <w:iCs/>
        </w:rPr>
        <w:t>lme4</w:t>
      </w:r>
      <w:r>
        <w:t xml:space="preserve"> package (</w:t>
      </w:r>
      <w:r w:rsidRPr="009C0197">
        <w:rPr>
          <w:color w:val="FF0000"/>
        </w:rPr>
        <w:t>CITE</w:t>
      </w:r>
      <w:r>
        <w:t>)</w:t>
      </w:r>
      <w:r w:rsidR="006F2CCA">
        <w:t xml:space="preserve"> with means estimated using the </w:t>
      </w:r>
      <w:proofErr w:type="spellStart"/>
      <w:r w:rsidR="006F2CCA" w:rsidRPr="006F2CCA">
        <w:rPr>
          <w:i/>
          <w:iCs/>
        </w:rPr>
        <w:t>emmeans</w:t>
      </w:r>
      <w:proofErr w:type="spellEnd"/>
      <w:r w:rsidR="006F2CCA">
        <w:t xml:space="preserve"> package (CITE), and</w:t>
      </w:r>
      <w:r>
        <w:t xml:space="preserve"> non-linear models were fit using the </w:t>
      </w:r>
      <w:proofErr w:type="spellStart"/>
      <w:r w:rsidRPr="000A6FE5">
        <w:rPr>
          <w:i/>
          <w:iCs/>
        </w:rPr>
        <w:t>nlraa</w:t>
      </w:r>
      <w:proofErr w:type="spellEnd"/>
      <w:r>
        <w:t xml:space="preserve"> package (</w:t>
      </w:r>
      <w:r w:rsidRPr="009C0197">
        <w:rPr>
          <w:color w:val="FF0000"/>
        </w:rPr>
        <w:t>CITE</w:t>
      </w:r>
      <w:r>
        <w:t xml:space="preserve">). Other packages are cited upon mention. </w:t>
      </w:r>
      <w:r w:rsidR="00714EF7">
        <w:t xml:space="preserve">Assumptions of normally distributed errors and equal variance were explored, and Akaike’s Information Criteria (AIC; XX) were used to identify the best models when appropriate. </w:t>
      </w:r>
    </w:p>
    <w:p w14:paraId="32DF0D1D" w14:textId="406B98FD" w:rsidR="00B82DF9" w:rsidRDefault="00B82DF9" w:rsidP="00B82DF9">
      <w:pPr>
        <w:pStyle w:val="Heading3"/>
      </w:pPr>
      <w:r>
        <w:t>Quadratic plateau models</w:t>
      </w:r>
    </w:p>
    <w:p w14:paraId="47133FA5" w14:textId="489CADFB" w:rsidR="000262A1" w:rsidRDefault="00E55248" w:rsidP="000262A1">
      <w:r>
        <w:t>To estimate the</w:t>
      </w:r>
      <w:r w:rsidR="002727D8">
        <w:t xml:space="preserve"> maximum yields for each site-year’s cropping system</w:t>
      </w:r>
      <w:r>
        <w:t xml:space="preserve"> a</w:t>
      </w:r>
      <w:r w:rsidR="00FE3147">
        <w:t xml:space="preserve"> quadratic plateau was fit to each site-year for </w:t>
      </w:r>
      <w:r w:rsidR="00374EC6">
        <w:t xml:space="preserve">each system’s </w:t>
      </w:r>
      <w:r w:rsidR="009862B7">
        <w:t>maize yields</w:t>
      </w:r>
      <w:r w:rsidR="00374EC6">
        <w:t xml:space="preserve"> as a function of </w:t>
      </w:r>
      <w:r w:rsidR="009862B7">
        <w:t>N fertilization rate (</w:t>
      </w:r>
      <w:proofErr w:type="gramStart"/>
      <w:r w:rsidR="009862B7">
        <w:t>e.g.</w:t>
      </w:r>
      <w:proofErr w:type="gramEnd"/>
      <w:r w:rsidR="009862B7">
        <w:t xml:space="preserve"> Figure </w:t>
      </w:r>
      <w:r w:rsidR="002B3D73">
        <w:t>2</w:t>
      </w:r>
      <w:r w:rsidR="009862B7">
        <w:t>).</w:t>
      </w:r>
      <w:r>
        <w:t xml:space="preserve"> </w:t>
      </w:r>
      <w:r w:rsidR="00714EF7">
        <w:t>We chose to use a quadratic plateau because it is a commonly used model for yield-N response curves (</w:t>
      </w:r>
      <w:r w:rsidR="00714EF7" w:rsidRPr="00714EF7">
        <w:rPr>
          <w:color w:val="FF0000"/>
        </w:rPr>
        <w:t>CITE</w:t>
      </w:r>
      <w:r w:rsidR="00714EF7">
        <w:t xml:space="preserve">), it converged for the most site-years of our data, and it provided the best fit in </w:t>
      </w:r>
      <w:proofErr w:type="gramStart"/>
      <w:r w:rsidR="00714EF7">
        <w:t>the majority of</w:t>
      </w:r>
      <w:proofErr w:type="gramEnd"/>
      <w:r w:rsidR="00714EF7">
        <w:t xml:space="preserve"> cases. </w:t>
      </w:r>
      <w:r w:rsidR="002727D8">
        <w:t xml:space="preserve">The agronomically-optimum-nitrogen-rate (AONR) is the N-rate at which maximum yields are achieved. The difference between the two system’s yields at the rotated AONR is hereafter referred to as the full penalty. </w:t>
      </w:r>
      <w:r w:rsidR="002B3D73">
        <w:t xml:space="preserve">Using the quadratic plateau method, we separated the full penalty into </w:t>
      </w:r>
      <w:r w:rsidR="002727D8">
        <w:t xml:space="preserve">two components. </w:t>
      </w:r>
      <w:r w:rsidR="006F2CCA">
        <w:t xml:space="preserve">The observed penalty is the remaining yield difference after each system is no longer N limited and has reached its maximum yield. </w:t>
      </w:r>
      <w:r w:rsidR="002727D8">
        <w:t>The N-</w:t>
      </w:r>
      <w:proofErr w:type="spellStart"/>
      <w:r w:rsidR="002727D8">
        <w:t>compensatable</w:t>
      </w:r>
      <w:proofErr w:type="spellEnd"/>
      <w:r w:rsidR="002727D8">
        <w:t xml:space="preserve"> penalty is the amount of yield that can be gained</w:t>
      </w:r>
      <w:r w:rsidR="006F2CCA">
        <w:t xml:space="preserve"> in a continuous maize system</w:t>
      </w:r>
      <w:r w:rsidR="002727D8">
        <w:t xml:space="preserve"> by </w:t>
      </w:r>
      <w:r w:rsidR="006F2CCA">
        <w:t>applying more</w:t>
      </w:r>
      <w:r w:rsidR="002727D8">
        <w:t xml:space="preserve"> N fertilizer </w:t>
      </w:r>
      <w:r w:rsidR="006F2CCA">
        <w:t>than the</w:t>
      </w:r>
      <w:r w:rsidR="002727D8">
        <w:t xml:space="preserve"> rotated AONR</w:t>
      </w:r>
      <w:r w:rsidR="006F2CCA">
        <w:t xml:space="preserve"> value</w:t>
      </w:r>
      <w:r>
        <w:t>.</w:t>
      </w:r>
      <w:r w:rsidR="002727D8">
        <w:t xml:space="preserve"> </w:t>
      </w:r>
      <w:r w:rsidR="006F2CCA">
        <w:t>The N-</w:t>
      </w:r>
      <w:proofErr w:type="spellStart"/>
      <w:r w:rsidR="006F2CCA">
        <w:t>compensatable</w:t>
      </w:r>
      <w:proofErr w:type="spellEnd"/>
      <w:r w:rsidR="006F2CCA">
        <w:t xml:space="preserve"> penalty was estimated as the difference between the continuous maize yield at the rotated-AONR and the maximum continuous maize yield. </w:t>
      </w:r>
      <w:r w:rsidR="009C0197">
        <w:t xml:space="preserve">There is a large amount of uncertainty in AONR estimations with </w:t>
      </w:r>
      <w:r w:rsidR="000A6FE5">
        <w:t>less than 10</w:t>
      </w:r>
      <w:r w:rsidR="009C0197">
        <w:t xml:space="preserve"> points of data, and we recognize the estimation of the N-</w:t>
      </w:r>
      <w:proofErr w:type="spellStart"/>
      <w:r w:rsidR="002727D8">
        <w:t>compensatable</w:t>
      </w:r>
      <w:proofErr w:type="spellEnd"/>
      <w:r w:rsidR="002727D8">
        <w:t xml:space="preserve"> </w:t>
      </w:r>
      <w:r w:rsidR="009C0197">
        <w:t xml:space="preserve">penalty is sensitive to the </w:t>
      </w:r>
      <w:r w:rsidR="000A6FE5">
        <w:t xml:space="preserve">rotated </w:t>
      </w:r>
      <w:r w:rsidR="009C0197">
        <w:t>AONR value</w:t>
      </w:r>
      <w:r w:rsidR="00714EF7">
        <w:t xml:space="preserve"> and the shape of the continuous maize yield response to maize</w:t>
      </w:r>
      <w:r w:rsidR="009C0197">
        <w:t xml:space="preserve">; we therefore do not interpret the N-penalty as a robust estimation but rather </w:t>
      </w:r>
      <w:r w:rsidR="007A7E74">
        <w:t xml:space="preserve">use it </w:t>
      </w:r>
      <w:r w:rsidR="006F2CCA">
        <w:t xml:space="preserve">only </w:t>
      </w:r>
      <w:r w:rsidR="007A7E74">
        <w:t>as an indication of whether the N-</w:t>
      </w:r>
      <w:proofErr w:type="spellStart"/>
      <w:r w:rsidR="002727D8">
        <w:t>compensatable</w:t>
      </w:r>
      <w:proofErr w:type="spellEnd"/>
      <w:r w:rsidR="007A7E74">
        <w:t xml:space="preserve"> and observed penalty are related. </w:t>
      </w:r>
      <w:r w:rsidR="000262A1">
        <w:t xml:space="preserve">The </w:t>
      </w:r>
      <w:r w:rsidR="000262A1">
        <w:lastRenderedPageBreak/>
        <w:t xml:space="preserve">correlation between the two </w:t>
      </w:r>
      <w:r w:rsidR="006F2CCA">
        <w:t xml:space="preserve">components </w:t>
      </w:r>
      <w:r w:rsidR="000262A1">
        <w:t>was assessed using a non-parametric Spearman correlation to account for the large uncertainty in the N-</w:t>
      </w:r>
      <w:proofErr w:type="spellStart"/>
      <w:r w:rsidR="000262A1">
        <w:t>compensatable</w:t>
      </w:r>
      <w:proofErr w:type="spellEnd"/>
      <w:r w:rsidR="000262A1">
        <w:t xml:space="preserve"> values (</w:t>
      </w:r>
      <w:r w:rsidR="000262A1" w:rsidRPr="007A7E74">
        <w:rPr>
          <w:color w:val="FF0000"/>
        </w:rPr>
        <w:t>CITE</w:t>
      </w:r>
      <w:r w:rsidR="000262A1">
        <w:t xml:space="preserve">). </w:t>
      </w:r>
    </w:p>
    <w:p w14:paraId="3B0CC85E" w14:textId="07DAB4D5" w:rsidR="009862B7" w:rsidRDefault="002727D8" w:rsidP="007C75F1">
      <w:r>
        <w:t>If</w:t>
      </w:r>
      <w:r w:rsidR="009E3292">
        <w:t xml:space="preserve"> quadratic plateau models did not converge for at least one of the cropping systems </w:t>
      </w:r>
      <w:proofErr w:type="gramStart"/>
      <w:r w:rsidR="009E3292">
        <w:t xml:space="preserve">in </w:t>
      </w:r>
      <w:r w:rsidR="000262A1">
        <w:t>a given</w:t>
      </w:r>
      <w:r w:rsidR="009E3292">
        <w:t xml:space="preserve"> site-year</w:t>
      </w:r>
      <w:proofErr w:type="gramEnd"/>
      <w:r w:rsidR="009E3292">
        <w:t>, the site-year’s penalty was assumed to be in-estimable</w:t>
      </w:r>
      <w:r w:rsidR="002B3D73">
        <w:t xml:space="preserve">. All fits and component estimates are provided in </w:t>
      </w:r>
      <w:r w:rsidR="009E3292">
        <w:t>supplementary material.</w:t>
      </w:r>
      <w:r w:rsidR="009862B7">
        <w:t xml:space="preserve">  </w:t>
      </w:r>
      <w:r w:rsidR="0043381C">
        <w:t xml:space="preserve">For simplification, the yields at each system’s respective AONR rates are hereafter referred to as the maximum yields. </w:t>
      </w:r>
    </w:p>
    <w:p w14:paraId="1604E1AB" w14:textId="681363DA" w:rsidR="0043381C" w:rsidRDefault="000262A1" w:rsidP="0043381C">
      <w:pPr>
        <w:keepNext/>
      </w:pPr>
      <w:r>
        <w:rPr>
          <w:noProof/>
        </w:rPr>
        <w:drawing>
          <wp:inline distT="0" distB="0" distL="0" distR="0" wp14:anchorId="6248BF2A" wp14:editId="5F5BF7CE">
            <wp:extent cx="5943600" cy="4234180"/>
            <wp:effectExtent l="0" t="0" r="0" b="0"/>
            <wp:docPr id="23" name="Picture 2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43600" cy="4234180"/>
                    </a:xfrm>
                    <a:prstGeom prst="rect">
                      <a:avLst/>
                    </a:prstGeom>
                    <a:noFill/>
                    <a:ln>
                      <a:noFill/>
                    </a:ln>
                  </pic:spPr>
                </pic:pic>
              </a:graphicData>
            </a:graphic>
          </wp:inline>
        </w:drawing>
      </w:r>
    </w:p>
    <w:p w14:paraId="7751E026" w14:textId="54FFCDF2" w:rsidR="009862B7" w:rsidRDefault="0043381C" w:rsidP="0043381C">
      <w:pPr>
        <w:pStyle w:val="Caption"/>
      </w:pPr>
      <w:r w:rsidRPr="003B5323">
        <w:rPr>
          <w:b/>
          <w:bCs/>
        </w:rPr>
        <w:t xml:space="preserve">Figure </w:t>
      </w:r>
      <w:r w:rsidR="009043BF" w:rsidRPr="003B5323">
        <w:rPr>
          <w:b/>
          <w:bCs/>
        </w:rPr>
        <w:fldChar w:fldCharType="begin"/>
      </w:r>
      <w:r w:rsidR="009043BF" w:rsidRPr="003B5323">
        <w:rPr>
          <w:b/>
          <w:bCs/>
        </w:rPr>
        <w:instrText xml:space="preserve"> SEQ Figure \* ARABIC </w:instrText>
      </w:r>
      <w:r w:rsidR="009043BF" w:rsidRPr="003B5323">
        <w:rPr>
          <w:b/>
          <w:bCs/>
        </w:rPr>
        <w:fldChar w:fldCharType="separate"/>
      </w:r>
      <w:r w:rsidR="00AE0F0A">
        <w:rPr>
          <w:b/>
          <w:bCs/>
          <w:noProof/>
        </w:rPr>
        <w:t>2</w:t>
      </w:r>
      <w:r w:rsidR="009043BF" w:rsidRPr="003B5323">
        <w:rPr>
          <w:b/>
          <w:bCs/>
          <w:noProof/>
        </w:rPr>
        <w:fldChar w:fldCharType="end"/>
      </w:r>
      <w:r>
        <w:t xml:space="preserve"> Conceptual diagram of parsing</w:t>
      </w:r>
      <w:r w:rsidR="000A6FE5">
        <w:t xml:space="preserve"> the</w:t>
      </w:r>
      <w:r>
        <w:t xml:space="preserve"> full penalty into the amount of penalty that is compensated for through additional nitrogen (N) fertilization and the remaining continuous maize penalty that is observed even at high N inputs. Data is from IA-4 2003, original data (circles) </w:t>
      </w:r>
      <w:r w:rsidR="00714EF7">
        <w:t xml:space="preserve">are </w:t>
      </w:r>
      <w:r>
        <w:t xml:space="preserve">connected by a dotted line to aid in viewing, </w:t>
      </w:r>
      <w:r w:rsidR="00714EF7">
        <w:t xml:space="preserve">statistical </w:t>
      </w:r>
      <w:r>
        <w:t>model predictions</w:t>
      </w:r>
      <w:r w:rsidR="00714EF7">
        <w:t xml:space="preserve"> (thick lines)</w:t>
      </w:r>
      <w:r>
        <w:t xml:space="preserve"> and the </w:t>
      </w:r>
      <w:r w:rsidR="00714EF7">
        <w:t xml:space="preserve">estimated </w:t>
      </w:r>
      <w:r>
        <w:t>agronomically-optimum-nitrogen-rate (AONR) for each system (large diamonds)</w:t>
      </w:r>
      <w:r w:rsidR="00714EF7">
        <w:t xml:space="preserve"> are estimated from quadratic plateau </w:t>
      </w:r>
      <w:proofErr w:type="gramStart"/>
      <w:r w:rsidR="00714EF7">
        <w:t>fits</w:t>
      </w:r>
      <w:proofErr w:type="gramEnd"/>
    </w:p>
    <w:p w14:paraId="3EC95735" w14:textId="3F6F460B" w:rsidR="00B82DF9" w:rsidRDefault="00B82DF9" w:rsidP="00B82DF9">
      <w:pPr>
        <w:pStyle w:val="Heading3"/>
      </w:pPr>
      <w:r>
        <w:t>Mixed effect linear models</w:t>
      </w:r>
    </w:p>
    <w:p w14:paraId="011AC6C5" w14:textId="6E694B59" w:rsidR="006F2CCA" w:rsidRDefault="006F2CCA" w:rsidP="002727D8">
      <w:r>
        <w:t xml:space="preserve">The percentage of the full penalty that was compensated through additional N fertilization was calculated for each site-year, and the </w:t>
      </w:r>
      <w:r w:rsidR="00714EF7">
        <w:t xml:space="preserve">conditional </w:t>
      </w:r>
      <w:r>
        <w:t>value for each site was estimated using a mixed effects linear model with the percentage as the response variable</w:t>
      </w:r>
      <w:r w:rsidR="00714EF7">
        <w:t xml:space="preserve">, </w:t>
      </w:r>
      <w:proofErr w:type="gramStart"/>
      <w:r w:rsidR="00714EF7">
        <w:t>site</w:t>
      </w:r>
      <w:proofErr w:type="gramEnd"/>
      <w:r w:rsidR="00714EF7">
        <w:t xml:space="preserve"> and a year-factor as random intercepts.  </w:t>
      </w:r>
    </w:p>
    <w:p w14:paraId="3F9B9B6F" w14:textId="4EF9ECA8" w:rsidR="002727D8" w:rsidRDefault="002727D8" w:rsidP="002727D8">
      <w:r>
        <w:t xml:space="preserve">Changes in maximum maize yields and the observed penalty over time were assessed using a mixed effect linear model. For the maximum yield analysis, maximum yields were the response variable with a fixed effect of cropping system (rotated, continuous), year as a continuous variable, and their interaction, and a random </w:t>
      </w:r>
      <w:r w:rsidR="000D294A">
        <w:t>slope</w:t>
      </w:r>
      <w:r w:rsidR="00714EF7">
        <w:t xml:space="preserve"> for each site-year</w:t>
      </w:r>
      <w:r w:rsidR="000D294A">
        <w:t xml:space="preserve"> and </w:t>
      </w:r>
      <w:r w:rsidR="00714EF7">
        <w:t xml:space="preserve">a random </w:t>
      </w:r>
      <w:r>
        <w:t xml:space="preserve">intercept for site. Additionally, the </w:t>
      </w:r>
      <w:r>
        <w:lastRenderedPageBreak/>
        <w:t xml:space="preserve">relationship within a site was investigated using </w:t>
      </w:r>
      <w:r w:rsidR="00594F20">
        <w:t xml:space="preserve">a site-by-year interaction </w:t>
      </w:r>
      <w:r>
        <w:t xml:space="preserve">to ensure the overall effect was not masking different within-site patterns. The significance of the change in penalty over time was estimated by subtracting the maximum continuous maize yields from the maximum rotated maize yields </w:t>
      </w:r>
      <w:r w:rsidR="00594F20">
        <w:t>at</w:t>
      </w:r>
      <w:r>
        <w:t xml:space="preserve"> each site-year and fitting a mixed effect linear model with the penalty as the response variable, year as a fixed effect, and a random</w:t>
      </w:r>
      <w:r w:rsidR="00594F20">
        <w:t xml:space="preserve"> slope for each site-year and a random</w:t>
      </w:r>
      <w:r>
        <w:t xml:space="preserve"> intercept for site. </w:t>
      </w:r>
    </w:p>
    <w:p w14:paraId="3B5CC192" w14:textId="53DDE0C2" w:rsidR="00374EC6" w:rsidRDefault="000262A1" w:rsidP="007C75F1">
      <w:r>
        <w:t>Overall m</w:t>
      </w:r>
      <w:r w:rsidR="0043381C">
        <w:t xml:space="preserve">aximum </w:t>
      </w:r>
      <w:r w:rsidR="009862B7">
        <w:t xml:space="preserve">yields of each system were compared using a mixed effect model with </w:t>
      </w:r>
      <w:r w:rsidR="009E3292">
        <w:t xml:space="preserve">the </w:t>
      </w:r>
      <w:r w:rsidR="0043381C">
        <w:t>max</w:t>
      </w:r>
      <w:r w:rsidR="009E3292">
        <w:t>-</w:t>
      </w:r>
      <w:r w:rsidR="009862B7">
        <w:t xml:space="preserve">yield as the response variable, cropping system as a fixed effect, and a random intercept for both site and </w:t>
      </w:r>
      <w:r w:rsidR="009E3292">
        <w:t xml:space="preserve">a </w:t>
      </w:r>
      <w:r w:rsidR="009862B7">
        <w:t>year</w:t>
      </w:r>
      <w:r w:rsidR="009E3292">
        <w:t xml:space="preserve"> factor</w:t>
      </w:r>
      <w:r w:rsidR="00374EC6">
        <w:t>.</w:t>
      </w:r>
      <w:r w:rsidR="00594F20">
        <w:t xml:space="preserve"> We included a year factor because it significantly improved the model fit, and exploratory analysis indicated that the air temperatures of each site were clustered by year. For example, 2012 was a warm year at every site (supplementary material); including a year factor in the statistical model successfully accounted for variation. </w:t>
      </w:r>
      <w:r w:rsidR="009C0197">
        <w:t xml:space="preserve">The mean continuous penalty was estimated using a mixed effects model with site and </w:t>
      </w:r>
      <w:r w:rsidR="00594F20">
        <w:t xml:space="preserve">a </w:t>
      </w:r>
      <w:r w:rsidR="009C0197">
        <w:t xml:space="preserve">year factor as random intercepts. </w:t>
      </w:r>
      <w:r w:rsidR="00594F20">
        <w:t>T</w:t>
      </w:r>
      <w:r w:rsidR="00374EC6">
        <w:t xml:space="preserve">he contributions of site and </w:t>
      </w:r>
      <w:r w:rsidR="00594F20">
        <w:t>year-factor</w:t>
      </w:r>
      <w:r w:rsidR="00374EC6">
        <w:t xml:space="preserve"> to variation in </w:t>
      </w:r>
      <w:r w:rsidR="009C0197">
        <w:t xml:space="preserve">the </w:t>
      </w:r>
      <w:r>
        <w:t xml:space="preserve">observed continuous </w:t>
      </w:r>
      <w:r w:rsidR="009C0197">
        <w:t xml:space="preserve">maize penalty were </w:t>
      </w:r>
      <w:r w:rsidR="00374EC6">
        <w:t xml:space="preserve">assessed using the </w:t>
      </w:r>
      <w:proofErr w:type="spellStart"/>
      <w:r w:rsidR="00374EC6" w:rsidRPr="000A6FE5">
        <w:rPr>
          <w:i/>
          <w:iCs/>
        </w:rPr>
        <w:t>reptR</w:t>
      </w:r>
      <w:proofErr w:type="spellEnd"/>
      <w:r w:rsidR="00374EC6">
        <w:t xml:space="preserve"> package</w:t>
      </w:r>
      <w:r w:rsidR="009C0197">
        <w:t xml:space="preserve"> (</w:t>
      </w:r>
      <w:r w:rsidR="009C0197" w:rsidRPr="009C0197">
        <w:rPr>
          <w:color w:val="FF0000"/>
        </w:rPr>
        <w:t>CITE</w:t>
      </w:r>
      <w:r w:rsidR="009C0197">
        <w:t>)</w:t>
      </w:r>
      <w:r>
        <w:t xml:space="preserve">. </w:t>
      </w:r>
    </w:p>
    <w:p w14:paraId="2A86A5CC" w14:textId="43EEDCD1" w:rsidR="00B82DF9" w:rsidRDefault="00B82DF9" w:rsidP="00B82DF9">
      <w:pPr>
        <w:pStyle w:val="Heading3"/>
      </w:pPr>
      <w:r>
        <w:t>Feature selection models</w:t>
      </w:r>
    </w:p>
    <w:p w14:paraId="4D5F8B98" w14:textId="42F597D5" w:rsidR="009C0197" w:rsidRDefault="009C0197" w:rsidP="007C75F1">
      <w:r>
        <w:t>To identify soil, weather, and management associations with the continuous maize penalty</w:t>
      </w:r>
      <w:r w:rsidR="007A7E74">
        <w:t xml:space="preserve">, we assembled a dataset with various metrics important to maize production in the Midwest (see supplementary material for full list). We performed both a principal component analysis (PCA, cite) and created a correlation matrix to create a set of </w:t>
      </w:r>
      <w:r w:rsidR="00594F20">
        <w:t xml:space="preserve">independent </w:t>
      </w:r>
      <w:r w:rsidR="007A7E74">
        <w:t xml:space="preserve">predictors </w:t>
      </w:r>
      <w:r w:rsidR="00B82DF9">
        <w:t>(</w:t>
      </w:r>
      <w:r w:rsidR="00B82DF9" w:rsidRPr="00B82DF9">
        <w:rPr>
          <w:color w:val="FF0000"/>
        </w:rPr>
        <w:t>Chandrashekar2014</w:t>
      </w:r>
      <w:r w:rsidR="00B82DF9">
        <w:t xml:space="preserve">) </w:t>
      </w:r>
      <w:r w:rsidR="007A7E74">
        <w:t>that have less than a XX Pearson’s correlation with each other (</w:t>
      </w:r>
      <w:r w:rsidR="007A7E74" w:rsidRPr="007A7E74">
        <w:rPr>
          <w:color w:val="FF0000"/>
        </w:rPr>
        <w:t>see supplementary material</w:t>
      </w:r>
      <w:r w:rsidR="00594F20">
        <w:rPr>
          <w:color w:val="FF0000"/>
        </w:rPr>
        <w:t xml:space="preserve"> for full initial list</w:t>
      </w:r>
      <w:r w:rsidR="007A7E74">
        <w:t>). The resulting predictor set was used in both stepwise model selection using Bayesian Information Criteria (</w:t>
      </w:r>
      <w:r w:rsidR="007A7E74" w:rsidRPr="007A7E74">
        <w:rPr>
          <w:color w:val="FF0000"/>
        </w:rPr>
        <w:t>CITE</w:t>
      </w:r>
      <w:r w:rsidR="007A7E74">
        <w:t xml:space="preserve">) using the base R function </w:t>
      </w:r>
      <w:r w:rsidR="007A7E74" w:rsidRPr="007A7E74">
        <w:rPr>
          <w:i/>
          <w:iCs/>
        </w:rPr>
        <w:t>step</w:t>
      </w:r>
      <w:r w:rsidR="007A7E74">
        <w:t xml:space="preserve">, and in a partial least </w:t>
      </w:r>
      <w:proofErr w:type="gramStart"/>
      <w:r w:rsidR="007A7E74">
        <w:t>squares</w:t>
      </w:r>
      <w:proofErr w:type="gramEnd"/>
      <w:r w:rsidR="007A7E74">
        <w:t xml:space="preserve"> regression (PLS; </w:t>
      </w:r>
      <w:r w:rsidR="007A7E74" w:rsidRPr="007A7E74">
        <w:rPr>
          <w:color w:val="FF0000"/>
        </w:rPr>
        <w:t>cite</w:t>
      </w:r>
      <w:r w:rsidR="007A7E74">
        <w:t>)</w:t>
      </w:r>
      <w:r w:rsidR="000A6FE5">
        <w:t xml:space="preserve"> to identify predictors associated with the </w:t>
      </w:r>
      <w:r w:rsidR="00594F20">
        <w:t xml:space="preserve">observed </w:t>
      </w:r>
      <w:r w:rsidR="000A6FE5">
        <w:t>penalties</w:t>
      </w:r>
      <w:r w:rsidR="007A7E74">
        <w:t xml:space="preserve">. </w:t>
      </w:r>
      <w:r w:rsidR="00180978">
        <w:t xml:space="preserve">The number of included components in the PLS regression (two components) was determined based on visual inspection of the root-mean-squared-error by component plot. The importance of each predictor was estimated using the </w:t>
      </w:r>
      <w:proofErr w:type="spellStart"/>
      <w:r w:rsidR="00180978">
        <w:t>varImp</w:t>
      </w:r>
      <w:proofErr w:type="spellEnd"/>
      <w:r w:rsidR="00180978">
        <w:t xml:space="preserve"> function of the </w:t>
      </w:r>
      <w:r w:rsidR="00180978" w:rsidRPr="00180978">
        <w:rPr>
          <w:i/>
          <w:iCs/>
          <w:color w:val="FF0000"/>
        </w:rPr>
        <w:t>caret</w:t>
      </w:r>
      <w:r w:rsidR="00180978">
        <w:t xml:space="preserve"> package (</w:t>
      </w:r>
      <w:r w:rsidR="00180978" w:rsidRPr="00180978">
        <w:rPr>
          <w:color w:val="FF0000"/>
        </w:rPr>
        <w:t>CITE</w:t>
      </w:r>
      <w:r w:rsidR="00180978">
        <w:t>), which uses the</w:t>
      </w:r>
      <w:r w:rsidR="00180978" w:rsidRPr="00180978">
        <w:t xml:space="preserve"> sums of the absolute regression coefficients</w:t>
      </w:r>
      <w:r w:rsidR="00180978">
        <w:t xml:space="preserve"> weighted </w:t>
      </w:r>
      <w:r w:rsidR="00180978" w:rsidRPr="00180978">
        <w:t>proportionally to the reduction in the sums of squares</w:t>
      </w:r>
      <w:r w:rsidR="00180978">
        <w:t xml:space="preserve">. </w:t>
      </w:r>
      <w:r w:rsidR="00CF32AA">
        <w:t xml:space="preserve">The robustness of the results was assessed by running each model on a predictor set where one predictor was removed at a time. </w:t>
      </w:r>
    </w:p>
    <w:p w14:paraId="5C13A38E" w14:textId="5F06AF3E" w:rsidR="00594F20" w:rsidRDefault="00594F20" w:rsidP="00594F20">
      <w:pPr>
        <w:pStyle w:val="Caption"/>
        <w:keepNext/>
      </w:pPr>
      <w:r>
        <w:lastRenderedPageBreak/>
        <w:t xml:space="preserve">Table </w:t>
      </w:r>
      <w:r w:rsidR="00B53052">
        <w:fldChar w:fldCharType="begin"/>
      </w:r>
      <w:r w:rsidR="00B53052">
        <w:instrText xml:space="preserve"> SEQ Table \* ARABIC </w:instrText>
      </w:r>
      <w:r w:rsidR="00B53052">
        <w:fldChar w:fldCharType="separate"/>
      </w:r>
      <w:r w:rsidR="00AE0F0A">
        <w:rPr>
          <w:noProof/>
        </w:rPr>
        <w:t>2</w:t>
      </w:r>
      <w:r w:rsidR="00B53052">
        <w:rPr>
          <w:noProof/>
        </w:rPr>
        <w:fldChar w:fldCharType="end"/>
      </w:r>
      <w:r>
        <w:t xml:space="preserve"> An ugly version of the table I could include if you think </w:t>
      </w:r>
      <w:proofErr w:type="gramStart"/>
      <w:r>
        <w:t>it’s</w:t>
      </w:r>
      <w:proofErr w:type="gramEnd"/>
      <w:r>
        <w:t xml:space="preserve"> helpful. Could separate it into soil, weather, other</w:t>
      </w:r>
      <w:r w:rsidR="00403B5E">
        <w:t xml:space="preserve">. Should add a column with justification for </w:t>
      </w:r>
      <w:proofErr w:type="gramStart"/>
      <w:r w:rsidR="00403B5E">
        <w:t>inclusion</w:t>
      </w:r>
      <w:proofErr w:type="gramEnd"/>
    </w:p>
    <w:p w14:paraId="59BB5082" w14:textId="0A88E328" w:rsidR="00A10EE7" w:rsidRDefault="00C20B80" w:rsidP="007C75F1">
      <w:r>
        <w:rPr>
          <w:noProof/>
        </w:rPr>
        <w:drawing>
          <wp:inline distT="0" distB="0" distL="0" distR="0" wp14:anchorId="59CBF53C" wp14:editId="38B47504">
            <wp:extent cx="4405745" cy="6396869"/>
            <wp:effectExtent l="0" t="0" r="0" b="4445"/>
            <wp:docPr id="28" name="Picture 28"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Table&#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08471" cy="6400827"/>
                    </a:xfrm>
                    <a:prstGeom prst="rect">
                      <a:avLst/>
                    </a:prstGeom>
                    <a:noFill/>
                    <a:ln>
                      <a:noFill/>
                    </a:ln>
                  </pic:spPr>
                </pic:pic>
              </a:graphicData>
            </a:graphic>
          </wp:inline>
        </w:drawing>
      </w:r>
    </w:p>
    <w:p w14:paraId="5F802C4C" w14:textId="6A0E4ACF" w:rsidR="00B82DF9" w:rsidRDefault="00B82DF9" w:rsidP="00B82DF9">
      <w:pPr>
        <w:pStyle w:val="Heading3"/>
      </w:pPr>
      <w:r>
        <w:t>Path analysis</w:t>
      </w:r>
    </w:p>
    <w:p w14:paraId="4158D21F" w14:textId="7D36FFF8" w:rsidR="00B82DF9" w:rsidRPr="00B82DF9" w:rsidRDefault="00B82DF9" w:rsidP="00B82DF9">
      <w:r>
        <w:t xml:space="preserve">Path analysis was done using the </w:t>
      </w:r>
      <w:proofErr w:type="spellStart"/>
      <w:r w:rsidRPr="00B82DF9">
        <w:rPr>
          <w:i/>
          <w:iCs/>
        </w:rPr>
        <w:t>lavaan</w:t>
      </w:r>
      <w:proofErr w:type="spellEnd"/>
      <w:r>
        <w:t xml:space="preserve"> package (</w:t>
      </w:r>
      <w:r w:rsidRPr="00B82DF9">
        <w:rPr>
          <w:color w:val="FF0000"/>
        </w:rPr>
        <w:t>CITE</w:t>
      </w:r>
      <w:r>
        <w:t>).</w:t>
      </w:r>
    </w:p>
    <w:p w14:paraId="32937792" w14:textId="77777777" w:rsidR="00A10EE7" w:rsidRPr="007A7E74" w:rsidRDefault="00A10EE7" w:rsidP="007C75F1"/>
    <w:p w14:paraId="1D950F29" w14:textId="5C897783" w:rsidR="007A1C67" w:rsidRDefault="007A1C67" w:rsidP="007A1C67">
      <w:pPr>
        <w:pStyle w:val="Heading1"/>
      </w:pPr>
      <w:r>
        <w:t>Results</w:t>
      </w:r>
    </w:p>
    <w:p w14:paraId="2901C550" w14:textId="77777777" w:rsidR="007A1C67" w:rsidRDefault="007A1C67" w:rsidP="007A1C67">
      <w:pPr>
        <w:pStyle w:val="m-5394878258787082074msolistparagraph"/>
        <w:shd w:val="clear" w:color="auto" w:fill="FFFFFF"/>
        <w:spacing w:before="0" w:beforeAutospacing="0" w:after="0" w:afterAutospacing="0"/>
        <w:ind w:left="360"/>
        <w:rPr>
          <w:rFonts w:ascii="Calibri" w:hAnsi="Calibri" w:cs="Calibri"/>
          <w:b/>
          <w:bCs/>
          <w:color w:val="222222"/>
        </w:rPr>
      </w:pPr>
    </w:p>
    <w:p w14:paraId="3F763CC0" w14:textId="0A26137C" w:rsidR="007A1C67" w:rsidRDefault="007A1C67" w:rsidP="007A1C67">
      <w:pPr>
        <w:pStyle w:val="Heading2"/>
      </w:pPr>
      <w:r>
        <w:lastRenderedPageBreak/>
        <w:t>Experimental data</w:t>
      </w:r>
    </w:p>
    <w:p w14:paraId="5C827712" w14:textId="0BC038E1" w:rsidR="007A1C67" w:rsidRDefault="007A1C67" w:rsidP="007A7E74">
      <w:r>
        <w:t xml:space="preserve">Over the duration of the experiments (1999-2016), </w:t>
      </w:r>
      <w:r w:rsidR="000262A1">
        <w:t xml:space="preserve">maximum </w:t>
      </w:r>
      <w:r>
        <w:t>maize yields</w:t>
      </w:r>
      <w:r w:rsidR="00554F96">
        <w:t xml:space="preserve"> </w:t>
      </w:r>
      <w:r>
        <w:t xml:space="preserve">increased </w:t>
      </w:r>
      <w:r w:rsidR="00310E92">
        <w:t xml:space="preserve">significantly </w:t>
      </w:r>
      <w:r>
        <w:t xml:space="preserve">at a rate of </w:t>
      </w:r>
      <w:r w:rsidR="00594F20">
        <w:t>0.</w:t>
      </w:r>
      <w:r w:rsidR="000262A1">
        <w:t>2</w:t>
      </w:r>
      <w:r w:rsidR="00310E92">
        <w:t>1</w:t>
      </w:r>
      <w:r w:rsidR="00B707A8">
        <w:t xml:space="preserve"> </w:t>
      </w:r>
      <w:r w:rsidR="00594F20">
        <w:t>M</w:t>
      </w:r>
      <w:r>
        <w:t>g ha</w:t>
      </w:r>
      <w:r w:rsidRPr="000A6FE5">
        <w:rPr>
          <w:vertAlign w:val="superscript"/>
        </w:rPr>
        <w:t>-1</w:t>
      </w:r>
      <w:r w:rsidR="000A6FE5">
        <w:t xml:space="preserve"> (SE:</w:t>
      </w:r>
      <w:r w:rsidR="00594F20">
        <w:t>0.04</w:t>
      </w:r>
      <w:r w:rsidR="000A6FE5">
        <w:t>)</w:t>
      </w:r>
      <w:r w:rsidR="00554F96">
        <w:t>, regardless of cropping system (Figure 3)</w:t>
      </w:r>
      <w:r w:rsidR="00B707A8">
        <w:t xml:space="preserve">. The continuous maize penalty </w:t>
      </w:r>
      <w:r w:rsidR="00EA1A07">
        <w:t>remain</w:t>
      </w:r>
      <w:r w:rsidR="00310E92">
        <w:t xml:space="preserve">ed </w:t>
      </w:r>
      <w:r w:rsidR="00EA1A07">
        <w:t xml:space="preserve">steady at </w:t>
      </w:r>
      <w:r w:rsidR="00310E92">
        <w:t>1.02</w:t>
      </w:r>
      <w:r w:rsidR="000D294A">
        <w:t xml:space="preserve"> </w:t>
      </w:r>
      <w:r w:rsidR="00EA1A07">
        <w:t>Mg ha</w:t>
      </w:r>
      <w:r w:rsidR="00EA1A07" w:rsidRPr="00310E92">
        <w:rPr>
          <w:vertAlign w:val="superscript"/>
        </w:rPr>
        <w:t>-1</w:t>
      </w:r>
      <w:r w:rsidR="00310E92">
        <w:t xml:space="preserve"> (SE:0.15)</w:t>
      </w:r>
      <w:r w:rsidR="00554F96">
        <w:t>.</w:t>
      </w:r>
      <w:r w:rsidR="00EA1A07">
        <w:t xml:space="preserve"> </w:t>
      </w:r>
    </w:p>
    <w:p w14:paraId="0DCB5ECC" w14:textId="46715392" w:rsidR="00757FD2" w:rsidRDefault="002727D8" w:rsidP="00757FD2">
      <w:pPr>
        <w:keepNext/>
      </w:pPr>
      <w:r>
        <w:rPr>
          <w:noProof/>
        </w:rPr>
        <w:drawing>
          <wp:inline distT="0" distB="0" distL="0" distR="0" wp14:anchorId="04EADBFC" wp14:editId="49AAF46C">
            <wp:extent cx="5943600" cy="4234180"/>
            <wp:effectExtent l="0" t="0" r="0" b="0"/>
            <wp:docPr id="22" name="Picture 2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scatter chart&#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234180"/>
                    </a:xfrm>
                    <a:prstGeom prst="rect">
                      <a:avLst/>
                    </a:prstGeom>
                    <a:noFill/>
                    <a:ln>
                      <a:noFill/>
                    </a:ln>
                  </pic:spPr>
                </pic:pic>
              </a:graphicData>
            </a:graphic>
          </wp:inline>
        </w:drawing>
      </w:r>
    </w:p>
    <w:p w14:paraId="08C3F387" w14:textId="271BC2AE" w:rsidR="009F6E67" w:rsidRPr="007A1C67" w:rsidRDefault="00757FD2" w:rsidP="00757FD2">
      <w:pPr>
        <w:pStyle w:val="Caption"/>
      </w:pPr>
      <w:bookmarkStart w:id="4" w:name="_Ref76484602"/>
      <w:r w:rsidRPr="009611FB">
        <w:rPr>
          <w:b/>
          <w:bCs/>
        </w:rPr>
        <w:t xml:space="preserve">Figure </w:t>
      </w:r>
      <w:r w:rsidRPr="009611FB">
        <w:rPr>
          <w:b/>
          <w:bCs/>
        </w:rPr>
        <w:fldChar w:fldCharType="begin"/>
      </w:r>
      <w:r w:rsidRPr="009611FB">
        <w:rPr>
          <w:b/>
          <w:bCs/>
        </w:rPr>
        <w:instrText xml:space="preserve"> SEQ Figure \* ARABIC </w:instrText>
      </w:r>
      <w:r w:rsidRPr="009611FB">
        <w:rPr>
          <w:b/>
          <w:bCs/>
        </w:rPr>
        <w:fldChar w:fldCharType="separate"/>
      </w:r>
      <w:r w:rsidR="00AE0F0A">
        <w:rPr>
          <w:b/>
          <w:bCs/>
          <w:noProof/>
        </w:rPr>
        <w:t>3</w:t>
      </w:r>
      <w:r w:rsidRPr="009611FB">
        <w:rPr>
          <w:b/>
          <w:bCs/>
        </w:rPr>
        <w:fldChar w:fldCharType="end"/>
      </w:r>
      <w:bookmarkEnd w:id="4"/>
      <w:r>
        <w:t xml:space="preserve"> </w:t>
      </w:r>
      <w:r w:rsidR="00310E92">
        <w:t>Maximum g</w:t>
      </w:r>
      <w:r w:rsidRPr="001D7219">
        <w:t>rain yields for maize grown continuously (pink triangles), in rotation with soybean (blue circles), and the difference between the two (continuous maize penalty, green squares) from 1999-2016.</w:t>
      </w:r>
    </w:p>
    <w:p w14:paraId="56D6CB58" w14:textId="08235848" w:rsidR="00C92E0D" w:rsidRPr="00554F96" w:rsidRDefault="00554F96" w:rsidP="009905D3">
      <w:r>
        <w:t xml:space="preserve">Results from the quadratic plateau estimations of the N-compensated penalty and observed penalty show N fertilization eliminated the continuous maize penalty </w:t>
      </w:r>
      <w:r w:rsidR="00FD17E4">
        <w:t xml:space="preserve">in only 6 of the 157 sites years. In 70% of the site-years, the increase in yield with additional N fertilization was less than the remaining observed penalty, with the N-compensated penalty averaging 0.43 Mg ha-1 and the observed penalty averaging 0.93 Mg ha-1, respectively. </w:t>
      </w:r>
    </w:p>
    <w:p w14:paraId="6EDF500D" w14:textId="189D3F97" w:rsidR="001A6567" w:rsidRDefault="00310E92" w:rsidP="001A6567">
      <w:pPr>
        <w:pStyle w:val="m-5394878258787082074msolistparagraph"/>
        <w:keepNext/>
        <w:shd w:val="clear" w:color="auto" w:fill="FFFFFF"/>
        <w:spacing w:before="0" w:beforeAutospacing="0" w:after="0" w:afterAutospacing="0"/>
        <w:ind w:left="360"/>
      </w:pPr>
      <w:r>
        <w:rPr>
          <w:noProof/>
        </w:rPr>
        <w:lastRenderedPageBreak/>
        <w:drawing>
          <wp:inline distT="0" distB="0" distL="0" distR="0" wp14:anchorId="3988C0F2" wp14:editId="408B627E">
            <wp:extent cx="5943600" cy="2585085"/>
            <wp:effectExtent l="0" t="0" r="0" b="571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43600" cy="2585085"/>
                    </a:xfrm>
                    <a:prstGeom prst="rect">
                      <a:avLst/>
                    </a:prstGeom>
                    <a:noFill/>
                    <a:ln>
                      <a:noFill/>
                    </a:ln>
                  </pic:spPr>
                </pic:pic>
              </a:graphicData>
            </a:graphic>
          </wp:inline>
        </w:drawing>
      </w:r>
    </w:p>
    <w:p w14:paraId="01A23BBD" w14:textId="3577C896" w:rsidR="00757FD2" w:rsidRPr="00594F20" w:rsidRDefault="001A6567" w:rsidP="00594F20">
      <w:pPr>
        <w:pStyle w:val="Caption"/>
      </w:pPr>
      <w:r w:rsidRPr="00594F20">
        <w:t xml:space="preserve">Figure </w:t>
      </w:r>
      <w:r w:rsidR="00B53052">
        <w:fldChar w:fldCharType="begin"/>
      </w:r>
      <w:r w:rsidR="00B53052">
        <w:instrText xml:space="preserve"> SEQ Figure \* ARABIC </w:instrText>
      </w:r>
      <w:r w:rsidR="00B53052">
        <w:fldChar w:fldCharType="separate"/>
      </w:r>
      <w:r w:rsidR="00AE0F0A">
        <w:rPr>
          <w:noProof/>
        </w:rPr>
        <w:t>4</w:t>
      </w:r>
      <w:r w:rsidR="00B53052">
        <w:fldChar w:fldCharType="end"/>
      </w:r>
      <w:r w:rsidRPr="00594F20">
        <w:t xml:space="preserve"> (Left) Pyramid plot </w:t>
      </w:r>
      <w:r w:rsidR="00310E92" w:rsidRPr="00594F20">
        <w:t xml:space="preserve">of </w:t>
      </w:r>
      <w:r w:rsidRPr="00594F20">
        <w:t xml:space="preserve">each penalty type by site-year, ordered by observed yield penalty; undetermined indicates quadratic plateaus failed to </w:t>
      </w:r>
      <w:r w:rsidR="00594F20">
        <w:t>converge</w:t>
      </w:r>
      <w:r w:rsidRPr="00594F20">
        <w:t xml:space="preserve"> (Right) Frequency distributions of the size of the nitrogen</w:t>
      </w:r>
      <w:r w:rsidR="00310E92" w:rsidRPr="00594F20">
        <w:t>-</w:t>
      </w:r>
      <w:proofErr w:type="spellStart"/>
      <w:r w:rsidR="00310E92" w:rsidRPr="00594F20">
        <w:t>compensatable</w:t>
      </w:r>
      <w:proofErr w:type="spellEnd"/>
      <w:r w:rsidRPr="00594F20">
        <w:t xml:space="preserve"> (yellow) and observed yield penalties (</w:t>
      </w:r>
      <w:r w:rsidR="00594F20">
        <w:t>green</w:t>
      </w:r>
      <w:r w:rsidRPr="00594F20">
        <w:t>)</w:t>
      </w:r>
    </w:p>
    <w:p w14:paraId="200C5113" w14:textId="77777777" w:rsidR="00757FD2" w:rsidRPr="001D7219" w:rsidRDefault="00757FD2" w:rsidP="00F078F7">
      <w:pPr>
        <w:pStyle w:val="m-5394878258787082074msolistparagraph"/>
        <w:shd w:val="clear" w:color="auto" w:fill="FFFFFF"/>
        <w:spacing w:before="0" w:beforeAutospacing="0" w:after="0" w:afterAutospacing="0"/>
        <w:ind w:left="360"/>
        <w:rPr>
          <w:rFonts w:ascii="Calibri" w:hAnsi="Calibri" w:cs="Calibri"/>
          <w:b/>
          <w:bCs/>
          <w:color w:val="222222"/>
        </w:rPr>
      </w:pPr>
    </w:p>
    <w:p w14:paraId="65FFA621" w14:textId="77777777" w:rsidR="00685694" w:rsidRDefault="0024688F" w:rsidP="009043BF">
      <w:r>
        <w:t xml:space="preserve">There was no correlation between the </w:t>
      </w:r>
      <w:r w:rsidR="00DB1077">
        <w:t xml:space="preserve">size of the </w:t>
      </w:r>
      <w:r>
        <w:t>N-</w:t>
      </w:r>
      <w:proofErr w:type="spellStart"/>
      <w:r w:rsidR="00310E92">
        <w:t>compensatable</w:t>
      </w:r>
      <w:proofErr w:type="spellEnd"/>
      <w:r>
        <w:t xml:space="preserve"> and observed yield penalty</w:t>
      </w:r>
      <w:r w:rsidR="009905D3">
        <w:t xml:space="preserve"> (supplementary material)</w:t>
      </w:r>
      <w:r>
        <w:t>.</w:t>
      </w:r>
      <w:r w:rsidR="00D524B4">
        <w:t xml:space="preserve"> </w:t>
      </w:r>
      <w:r w:rsidR="00F12A52">
        <w:t>Site accounted for 1</w:t>
      </w:r>
      <w:r w:rsidR="00685694">
        <w:t>3</w:t>
      </w:r>
      <w:r w:rsidR="00F12A52">
        <w:t>% of the variation in the observed penalty. The year</w:t>
      </w:r>
      <w:r w:rsidR="009905D3">
        <w:t>-factor</w:t>
      </w:r>
      <w:r w:rsidR="00F12A52">
        <w:t xml:space="preserve"> accounted for an additional 1</w:t>
      </w:r>
      <w:r w:rsidR="00685694">
        <w:t>4</w:t>
      </w:r>
      <w:r w:rsidR="00F12A52">
        <w:t>%, with the site-by-year interaction contributing the remaining 7</w:t>
      </w:r>
      <w:r w:rsidR="00685694">
        <w:t>3</w:t>
      </w:r>
      <w:r w:rsidR="00F12A52">
        <w:t xml:space="preserve">%. </w:t>
      </w:r>
    </w:p>
    <w:p w14:paraId="44DE2B3A" w14:textId="66E52B7B" w:rsidR="00685694" w:rsidRDefault="00685694" w:rsidP="009043BF">
      <w:r>
        <w:rPr>
          <w:noProof/>
        </w:rPr>
        <w:drawing>
          <wp:inline distT="0" distB="0" distL="0" distR="0" wp14:anchorId="0ADB34B9" wp14:editId="080C2E12">
            <wp:extent cx="5943600" cy="3675380"/>
            <wp:effectExtent l="0" t="0" r="0" b="1270"/>
            <wp:docPr id="1" name="Picture 1"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scatter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43600" cy="3675380"/>
                    </a:xfrm>
                    <a:prstGeom prst="rect">
                      <a:avLst/>
                    </a:prstGeom>
                    <a:noFill/>
                    <a:ln>
                      <a:noFill/>
                    </a:ln>
                  </pic:spPr>
                </pic:pic>
              </a:graphicData>
            </a:graphic>
          </wp:inline>
        </w:drawing>
      </w:r>
    </w:p>
    <w:p w14:paraId="51D2FFA2" w14:textId="77777777" w:rsidR="00685694" w:rsidRDefault="00685694" w:rsidP="009043BF"/>
    <w:p w14:paraId="6048C141" w14:textId="3071942B" w:rsidR="00F12A52" w:rsidRDefault="00403B5E" w:rsidP="009043BF">
      <w:r>
        <w:lastRenderedPageBreak/>
        <w:t>Both of t</w:t>
      </w:r>
      <w:r w:rsidR="00F12A52">
        <w:t>he predictor-selection models (</w:t>
      </w:r>
      <w:proofErr w:type="gramStart"/>
      <w:r w:rsidR="00F12A52">
        <w:t>step-wise</w:t>
      </w:r>
      <w:proofErr w:type="gramEnd"/>
      <w:r w:rsidR="00F12A52">
        <w:t xml:space="preserve">, PLS) </w:t>
      </w:r>
      <w:r>
        <w:t>identified the amount of precipitation two weeks before planting and the number of days below -15 deg C between 1-Jan and planting</w:t>
      </w:r>
      <w:r w:rsidR="00180978">
        <w:t xml:space="preserve"> as important</w:t>
      </w:r>
      <w:r w:rsidR="00D65115">
        <w:t xml:space="preserve"> model features</w:t>
      </w:r>
      <w:r w:rsidR="00180978">
        <w:t>. PLS importance scores were highest for the pre-plant precipitation, followed by winter cold days</w:t>
      </w:r>
      <w:r w:rsidR="009043BF">
        <w:t xml:space="preserve">, with both being consistently identified in the leave-one-predictor-out sensitivity analysis. </w:t>
      </w:r>
      <w:r w:rsidR="00180978">
        <w:t xml:space="preserve"> </w:t>
      </w:r>
      <w:r w:rsidR="009043BF">
        <w:t xml:space="preserve">The </w:t>
      </w:r>
      <w:proofErr w:type="gramStart"/>
      <w:r w:rsidR="009043BF">
        <w:t>step-wise</w:t>
      </w:r>
      <w:proofErr w:type="gramEnd"/>
      <w:r w:rsidR="009043BF">
        <w:t xml:space="preserve"> regression estimated the penalty increased 37 kg ha-1 (SE: 9.6) for each additional cold day, and increased 9.9 kg ha-1 (SE: 3.0) for each additional mm of precipitation. </w:t>
      </w:r>
      <w:r w:rsidR="00685694">
        <w:t xml:space="preserve">No soil characteristics were consistently identified as important features. </w:t>
      </w:r>
    </w:p>
    <w:p w14:paraId="5B56B729" w14:textId="676CFC5C" w:rsidR="009905D3" w:rsidRDefault="00D524B4" w:rsidP="009905D3">
      <w:r>
        <w:t>On average, N-fertilization compensated for only 39% of the full penalty</w:t>
      </w:r>
      <w:r w:rsidR="00DB1077">
        <w:t xml:space="preserve"> (Fig. 5)</w:t>
      </w:r>
      <w:r w:rsidR="009905D3">
        <w:t xml:space="preserve">. </w:t>
      </w:r>
      <w:r w:rsidR="00D65115">
        <w:t>More northern sites had smaller N-</w:t>
      </w:r>
      <w:proofErr w:type="spellStart"/>
      <w:r w:rsidR="00D65115">
        <w:t>compensatable</w:t>
      </w:r>
      <w:proofErr w:type="spellEnd"/>
      <w:r w:rsidR="00D65115">
        <w:t xml:space="preserve"> components as a percentage of the full penalty. </w:t>
      </w:r>
    </w:p>
    <w:p w14:paraId="07221C6A" w14:textId="77777777" w:rsidR="009905D3" w:rsidRDefault="009905D3" w:rsidP="009905D3"/>
    <w:p w14:paraId="74B2DFD3" w14:textId="0D41AAB3" w:rsidR="002F0E1C" w:rsidRDefault="002F0E1C"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0153994D" w14:textId="7D2F443F" w:rsidR="002F0E1C" w:rsidRDefault="002F0E1C" w:rsidP="002F0E1C">
      <w:pPr>
        <w:pStyle w:val="m-5394878258787082074msolistparagraph"/>
        <w:keepNext/>
        <w:shd w:val="clear" w:color="auto" w:fill="FFFFFF"/>
        <w:spacing w:before="0" w:beforeAutospacing="0" w:after="0" w:afterAutospacing="0"/>
        <w:ind w:left="360"/>
      </w:pPr>
      <w:r>
        <w:rPr>
          <w:noProof/>
        </w:rPr>
        <w:drawing>
          <wp:inline distT="0" distB="0" distL="0" distR="0" wp14:anchorId="29D02A73" wp14:editId="1B2B29AF">
            <wp:extent cx="5943600" cy="2863215"/>
            <wp:effectExtent l="0" t="0" r="0" b="0"/>
            <wp:docPr id="20" name="Picture 20" descr="Chart, bar 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 bar chart, histogram&#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43600" cy="2863215"/>
                    </a:xfrm>
                    <a:prstGeom prst="rect">
                      <a:avLst/>
                    </a:prstGeom>
                    <a:noFill/>
                    <a:ln>
                      <a:noFill/>
                    </a:ln>
                  </pic:spPr>
                </pic:pic>
              </a:graphicData>
            </a:graphic>
          </wp:inline>
        </w:drawing>
      </w:r>
    </w:p>
    <w:p w14:paraId="2B3E510C" w14:textId="54AA31AA" w:rsidR="002F0E1C" w:rsidRDefault="002F0E1C" w:rsidP="002F0E1C">
      <w:pPr>
        <w:pStyle w:val="Caption"/>
        <w:rPr>
          <w:rFonts w:ascii="Calibri" w:hAnsi="Calibri" w:cs="Calibri"/>
          <w:color w:val="222222"/>
        </w:rPr>
      </w:pPr>
      <w:bookmarkStart w:id="5" w:name="_Ref76637524"/>
      <w:r>
        <w:t xml:space="preserve">Figure </w:t>
      </w:r>
      <w:r w:rsidR="00B53052">
        <w:fldChar w:fldCharType="begin"/>
      </w:r>
      <w:r w:rsidR="00B53052">
        <w:instrText xml:space="preserve"> SEQ Figure \* ARABIC </w:instrText>
      </w:r>
      <w:r w:rsidR="00B53052">
        <w:fldChar w:fldCharType="separate"/>
      </w:r>
      <w:r w:rsidR="00AE0F0A">
        <w:rPr>
          <w:noProof/>
        </w:rPr>
        <w:t>5</w:t>
      </w:r>
      <w:r w:rsidR="00B53052">
        <w:rPr>
          <w:noProof/>
        </w:rPr>
        <w:fldChar w:fldCharType="end"/>
      </w:r>
      <w:bookmarkEnd w:id="5"/>
      <w:r>
        <w:t xml:space="preserve"> Percentage of full penalty overcome through</w:t>
      </w:r>
      <w:r w:rsidR="009905D3">
        <w:t xml:space="preserve"> additional</w:t>
      </w:r>
      <w:r>
        <w:t xml:space="preserve"> nitrogen fertilization</w:t>
      </w:r>
      <w:r w:rsidR="009905D3">
        <w:t xml:space="preserve"> above the rotated maize </w:t>
      </w:r>
      <w:r w:rsidR="00685694">
        <w:t>agronomically</w:t>
      </w:r>
      <w:r w:rsidR="009905D3">
        <w:t xml:space="preserve"> optimum nitrogen rate</w:t>
      </w:r>
      <w:r w:rsidR="00DB1077">
        <w:t xml:space="preserve">; bars are conditional means, line ranges are 95% confidence intervals around the means, dotted line is overall marginal </w:t>
      </w:r>
      <w:proofErr w:type="gramStart"/>
      <w:r w:rsidR="00DB1077">
        <w:t>mean</w:t>
      </w:r>
      <w:proofErr w:type="gramEnd"/>
    </w:p>
    <w:p w14:paraId="211B1CAC" w14:textId="7F04AF72" w:rsidR="0024688F" w:rsidRDefault="0024688F"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71CB9941" w14:textId="2AC341BC" w:rsidR="00685694" w:rsidRDefault="00685694"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1FBD8B29" w14:textId="77777777" w:rsidR="00685694" w:rsidRDefault="00685694" w:rsidP="00F078F7">
      <w:pPr>
        <w:pStyle w:val="m-5394878258787082074msolistparagraph"/>
        <w:shd w:val="clear" w:color="auto" w:fill="FFFFFF"/>
        <w:spacing w:before="0" w:beforeAutospacing="0" w:after="0" w:afterAutospacing="0"/>
        <w:ind w:left="360"/>
        <w:rPr>
          <w:rFonts w:ascii="Calibri" w:hAnsi="Calibri" w:cs="Calibri"/>
          <w:color w:val="222222"/>
        </w:rPr>
      </w:pPr>
    </w:p>
    <w:p w14:paraId="1A7A2F7C" w14:textId="6D0373F1" w:rsidR="00F078F7" w:rsidRDefault="001469AE" w:rsidP="001469AE">
      <w:pPr>
        <w:pStyle w:val="Heading2"/>
      </w:pPr>
      <w:r>
        <w:t>Mechanistic pathways</w:t>
      </w:r>
    </w:p>
    <w:p w14:paraId="32AF43B0" w14:textId="3D9A1298" w:rsidR="00685694" w:rsidRDefault="00685694" w:rsidP="0066604D"/>
    <w:p w14:paraId="4D9E5F4F" w14:textId="744739EA" w:rsidR="00B82DF9" w:rsidRDefault="00B82DF9" w:rsidP="00B82DF9">
      <w:pPr>
        <w:pStyle w:val="Heading3"/>
      </w:pPr>
      <w:r>
        <w:t>Literature</w:t>
      </w:r>
    </w:p>
    <w:p w14:paraId="53443148" w14:textId="3585BB15" w:rsidR="0066604D" w:rsidRDefault="00685694" w:rsidP="00887655">
      <w:r>
        <w:t xml:space="preserve">Literature reports mixed results with </w:t>
      </w:r>
      <w:r w:rsidR="003F1F14">
        <w:t>regards</w:t>
      </w:r>
      <w:r>
        <w:t xml:space="preserve"> to the time component of the continuous maize penalty. </w:t>
      </w:r>
      <w:r w:rsidR="00887655">
        <w:t>Studies that utilize staggered start dates for assessing the years-in-maize effect, and therefore de-confound years-in-maize with weather, show the penalty does not increase as time in continuous maize increases. To our knowledge, two studies conclude the penalty increases as the number of years in a continuous maize system increases, but one confounds weather with years-in-maize and the other uses satellite imagery and therefore shows an association rather than a causal relationship (Fig</w:t>
      </w:r>
      <w:r w:rsidR="003F1F14">
        <w:t>. 6)</w:t>
      </w:r>
      <w:r w:rsidR="00887655">
        <w:t xml:space="preserve">. </w:t>
      </w:r>
    </w:p>
    <w:p w14:paraId="3A0D9466" w14:textId="6BFEEF54" w:rsidR="00887655" w:rsidRDefault="003F1F14" w:rsidP="00887655">
      <w:pPr>
        <w:keepNext/>
      </w:pPr>
      <w:r>
        <w:rPr>
          <w:noProof/>
        </w:rPr>
        <w:lastRenderedPageBreak/>
        <w:drawing>
          <wp:inline distT="0" distB="0" distL="0" distR="0" wp14:anchorId="65A79A6D" wp14:editId="665235FC">
            <wp:extent cx="5943600" cy="3675380"/>
            <wp:effectExtent l="0" t="0" r="0" b="127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43600" cy="3675380"/>
                    </a:xfrm>
                    <a:prstGeom prst="rect">
                      <a:avLst/>
                    </a:prstGeom>
                    <a:noFill/>
                    <a:ln>
                      <a:noFill/>
                    </a:ln>
                  </pic:spPr>
                </pic:pic>
              </a:graphicData>
            </a:graphic>
          </wp:inline>
        </w:drawing>
      </w:r>
    </w:p>
    <w:p w14:paraId="3602CF84" w14:textId="1190753A" w:rsidR="00887655" w:rsidRDefault="00887655" w:rsidP="00887655">
      <w:pPr>
        <w:pStyle w:val="Caption"/>
      </w:pPr>
      <w:r>
        <w:t xml:space="preserve">Figure </w:t>
      </w:r>
      <w:fldSimple w:instr=" SEQ Figure \* ARABIC ">
        <w:r w:rsidR="00AE0F0A">
          <w:rPr>
            <w:noProof/>
          </w:rPr>
          <w:t>6</w:t>
        </w:r>
      </w:fldSimple>
      <w:r>
        <w:t xml:space="preserve"> Summary of literature investigating the relationship between the duration of continuous maize implementation and the continuous maize penalty. </w:t>
      </w:r>
    </w:p>
    <w:p w14:paraId="7A236B26" w14:textId="77320195" w:rsidR="0066604D" w:rsidRDefault="0066604D" w:rsidP="0066604D">
      <w:r>
        <w:t>This indicates considering only the previous year’s crop is sufficient when considering driving factors</w:t>
      </w:r>
      <w:r w:rsidR="003F1F14">
        <w:t xml:space="preserve"> for the continuous maize penalty</w:t>
      </w:r>
      <w:r>
        <w:t xml:space="preserve">. In the long-term, growing </w:t>
      </w:r>
      <w:r w:rsidR="003F1F14">
        <w:t>m</w:t>
      </w:r>
      <w:r w:rsidR="00775005">
        <w:t>aize</w:t>
      </w:r>
      <w:r>
        <w:t xml:space="preserve"> continuously compared to growing it in rotation with another crop will certainly affect soil characteristics such as organic carbon stocks, topsoil erosion, and weed pressure (</w:t>
      </w:r>
      <w:r w:rsidRPr="003F1F14">
        <w:rPr>
          <w:color w:val="FF0000"/>
        </w:rPr>
        <w:t>CITE</w:t>
      </w:r>
      <w:r>
        <w:t xml:space="preserve">). </w:t>
      </w:r>
    </w:p>
    <w:p w14:paraId="52D86915" w14:textId="27152510" w:rsidR="0066604D" w:rsidRPr="0066604D" w:rsidRDefault="0066604D" w:rsidP="007A1C67">
      <w:r>
        <w:t xml:space="preserve">Based on the experimental data analysis, </w:t>
      </w:r>
      <w:r w:rsidR="003F1F14">
        <w:t xml:space="preserve">more of the </w:t>
      </w:r>
      <w:r>
        <w:t xml:space="preserve">variation in the </w:t>
      </w:r>
      <w:r w:rsidR="003F1F14">
        <w:t xml:space="preserve">observed penalty is explained by the continuous maize yields rather that rotated maize yields (supplementary). </w:t>
      </w:r>
      <w:r>
        <w:t xml:space="preserve">This </w:t>
      </w:r>
      <w:r w:rsidR="003F1F14">
        <w:t xml:space="preserve">suggests it is indeed a yield </w:t>
      </w:r>
      <w:r w:rsidR="003F1F14" w:rsidRPr="003F1F14">
        <w:rPr>
          <w:i/>
          <w:iCs/>
        </w:rPr>
        <w:t>penalty</w:t>
      </w:r>
      <w:r w:rsidR="003F1F14">
        <w:t xml:space="preserve"> that is manifested through mechanisms present in the continuous maize system, rather than the rotated system driving a yield increase. </w:t>
      </w:r>
      <w:r>
        <w:t xml:space="preserve">Therefore, our efforts focused on understanding mechanisms in the continuous maize system that may limit the system’s expression of yield potential. </w:t>
      </w:r>
    </w:p>
    <w:p w14:paraId="75B07DC7" w14:textId="2372110D" w:rsidR="007A1C67" w:rsidRDefault="007A1C67" w:rsidP="007A1C67">
      <w:r>
        <w:t xml:space="preserve">Based on an extensive literature review (supplementary material), we identified </w:t>
      </w:r>
      <w:r w:rsidR="00AB7414">
        <w:t>five</w:t>
      </w:r>
      <w:r>
        <w:t xml:space="preserve"> general categories of candidate mechanisms for explaining the continuous maize penalty</w:t>
      </w:r>
      <w:r w:rsidR="003F1F14">
        <w:t xml:space="preserve"> in the year following a maize crop</w:t>
      </w:r>
      <w:r>
        <w:t xml:space="preserve"> (Table X).</w:t>
      </w:r>
    </w:p>
    <w:p w14:paraId="47CA1618" w14:textId="719A2156" w:rsidR="007A1C67" w:rsidRDefault="007A1C67" w:rsidP="007A1C67"/>
    <w:p w14:paraId="480D3923" w14:textId="44F999B0" w:rsidR="00AE0F0A" w:rsidRDefault="00AE0F0A" w:rsidP="00AE0F0A">
      <w:pPr>
        <w:pStyle w:val="Caption"/>
        <w:keepNext/>
      </w:pPr>
      <w:r>
        <w:t xml:space="preserve">Table </w:t>
      </w:r>
      <w:fldSimple w:instr=" SEQ Table \* ARABIC ">
        <w:r>
          <w:rPr>
            <w:noProof/>
          </w:rPr>
          <w:t>3</w:t>
        </w:r>
      </w:fldSimple>
      <w:r w:rsidRPr="00AE0F0A">
        <w:t xml:space="preserve"> </w:t>
      </w:r>
      <w:r>
        <w:t>General categories of mechanistic pathways by which growing maize following a maize crop results in lower grain yields under sufficient nitrogen inputs.</w:t>
      </w:r>
    </w:p>
    <w:tbl>
      <w:tblPr>
        <w:tblStyle w:val="TableGrid"/>
        <w:tblW w:w="9535" w:type="dxa"/>
        <w:tblLook w:val="04A0" w:firstRow="1" w:lastRow="0" w:firstColumn="1" w:lastColumn="0" w:noHBand="0" w:noVBand="1"/>
      </w:tblPr>
      <w:tblGrid>
        <w:gridCol w:w="1975"/>
        <w:gridCol w:w="7560"/>
      </w:tblGrid>
      <w:tr w:rsidR="00AB7414" w:rsidRPr="00795874" w14:paraId="6AFEB84F" w14:textId="426723D6" w:rsidTr="00AB7414">
        <w:tc>
          <w:tcPr>
            <w:tcW w:w="1975" w:type="dxa"/>
          </w:tcPr>
          <w:p w14:paraId="5BBAA625" w14:textId="5BF151FE" w:rsidR="00AB7414" w:rsidRPr="00795874" w:rsidRDefault="00AB7414" w:rsidP="00AB7414">
            <w:pPr>
              <w:rPr>
                <w:b/>
                <w:bCs/>
              </w:rPr>
            </w:pPr>
            <w:r>
              <w:rPr>
                <w:b/>
                <w:bCs/>
              </w:rPr>
              <w:t>Hypothesis</w:t>
            </w:r>
          </w:p>
        </w:tc>
        <w:tc>
          <w:tcPr>
            <w:tcW w:w="7560" w:type="dxa"/>
          </w:tcPr>
          <w:p w14:paraId="2284D021" w14:textId="59776F33" w:rsidR="00AB7414" w:rsidRPr="00795874" w:rsidRDefault="00AB7414" w:rsidP="00AB7414">
            <w:pPr>
              <w:rPr>
                <w:b/>
                <w:bCs/>
              </w:rPr>
            </w:pPr>
            <w:r>
              <w:rPr>
                <w:b/>
                <w:bCs/>
              </w:rPr>
              <w:t>Description</w:t>
            </w:r>
          </w:p>
        </w:tc>
      </w:tr>
      <w:tr w:rsidR="00AB7414" w14:paraId="12366042" w14:textId="0916EC17" w:rsidTr="00AB7414">
        <w:tc>
          <w:tcPr>
            <w:tcW w:w="1975" w:type="dxa"/>
          </w:tcPr>
          <w:p w14:paraId="14BA5E0B" w14:textId="441AA5C8" w:rsidR="00AB7414" w:rsidRDefault="00AB7414" w:rsidP="00AB7414">
            <w:r>
              <w:t>Delayed emergence</w:t>
            </w:r>
          </w:p>
        </w:tc>
        <w:tc>
          <w:tcPr>
            <w:tcW w:w="7560" w:type="dxa"/>
          </w:tcPr>
          <w:p w14:paraId="4CB68C6F" w14:textId="417B0CAF" w:rsidR="00AB7414" w:rsidRDefault="00AB7414" w:rsidP="00AB7414">
            <w:r>
              <w:t xml:space="preserve">The high amounts of residue in continuous maize systems my result in cooler soil temperatures, which could delay seedling emergence. </w:t>
            </w:r>
          </w:p>
        </w:tc>
      </w:tr>
      <w:tr w:rsidR="00AB7414" w14:paraId="3E44CC03" w14:textId="79E00D3F" w:rsidTr="00AB7414">
        <w:tc>
          <w:tcPr>
            <w:tcW w:w="1975" w:type="dxa"/>
          </w:tcPr>
          <w:p w14:paraId="4E7DF05D" w14:textId="4762263D" w:rsidR="00AB7414" w:rsidRDefault="00AB7414" w:rsidP="00AB7414">
            <w:r>
              <w:lastRenderedPageBreak/>
              <w:t>Seedling death</w:t>
            </w:r>
          </w:p>
        </w:tc>
        <w:tc>
          <w:tcPr>
            <w:tcW w:w="7560" w:type="dxa"/>
          </w:tcPr>
          <w:p w14:paraId="507B0F34" w14:textId="06C40594" w:rsidR="00AB7414" w:rsidRDefault="00AB7414" w:rsidP="00AB7414">
            <w:r>
              <w:t>Planting into soil with high amounts of maize residue may reduce seedling establishment by reducing seed to soil contact, through allelopathic effects, and</w:t>
            </w:r>
            <w:r w:rsidR="00AE0F0A">
              <w:t>/or</w:t>
            </w:r>
            <w:r>
              <w:t xml:space="preserve"> through the residue creating a physical barrier that lowers seed establishment success. Additionally, higher amounts of residue may lead to cooler and wetter soils which may result increase incidence of seedling disease.  </w:t>
            </w:r>
          </w:p>
        </w:tc>
      </w:tr>
      <w:tr w:rsidR="00AB7414" w14:paraId="7B0B5DAF" w14:textId="316652EF" w:rsidTr="00AB7414">
        <w:tc>
          <w:tcPr>
            <w:tcW w:w="1975" w:type="dxa"/>
          </w:tcPr>
          <w:p w14:paraId="3B089487" w14:textId="0F1B6EA6" w:rsidR="00AB7414" w:rsidRDefault="00AB7414" w:rsidP="00AB7414">
            <w:r>
              <w:t>Decreased early plant growth</w:t>
            </w:r>
          </w:p>
        </w:tc>
        <w:tc>
          <w:tcPr>
            <w:tcW w:w="7560" w:type="dxa"/>
          </w:tcPr>
          <w:p w14:paraId="5336DEBA" w14:textId="0014930C" w:rsidR="00AB7414" w:rsidRDefault="00AB7414" w:rsidP="00AB7414">
            <w:r>
              <w:t xml:space="preserve">More challenging early season conditions may lead to decreased early season plant growth, which would be expressed as a decrease in kernel number. </w:t>
            </w:r>
          </w:p>
        </w:tc>
      </w:tr>
      <w:tr w:rsidR="00AB7414" w14:paraId="69566FA2" w14:textId="370A4E44" w:rsidTr="00AB7414">
        <w:tc>
          <w:tcPr>
            <w:tcW w:w="1975" w:type="dxa"/>
          </w:tcPr>
          <w:p w14:paraId="48F19A12" w14:textId="2AB8A698" w:rsidR="00AB7414" w:rsidRDefault="00AB7414" w:rsidP="00AB7414">
            <w:r>
              <w:t>Foliar disease</w:t>
            </w:r>
          </w:p>
        </w:tc>
        <w:tc>
          <w:tcPr>
            <w:tcW w:w="7560" w:type="dxa"/>
          </w:tcPr>
          <w:p w14:paraId="77B0899D" w14:textId="5B23B9FA" w:rsidR="00AB7414" w:rsidRDefault="00AB7414" w:rsidP="00AB7414">
            <w:r>
              <w:t xml:space="preserve">When left on the soil surface, maize residue harbors </w:t>
            </w:r>
            <w:r w:rsidR="00AE0F0A">
              <w:t>inoculants</w:t>
            </w:r>
            <w:r>
              <w:t xml:space="preserve"> for maize foliar diseases such as XX. Tillage is recommended to reduce inoculant amount (</w:t>
            </w:r>
            <w:r w:rsidRPr="00AE0F0A">
              <w:rPr>
                <w:color w:val="FF0000"/>
              </w:rPr>
              <w:t>CITE</w:t>
            </w:r>
            <w:r>
              <w:t xml:space="preserve">), but it is possible even small amounts of surface residue is sufficient to </w:t>
            </w:r>
            <w:r w:rsidR="00AE0F0A">
              <w:t xml:space="preserve">produce localized </w:t>
            </w:r>
            <w:r>
              <w:t xml:space="preserve">foliar diseases at a level that significantly affects maize yields.  </w:t>
            </w:r>
          </w:p>
        </w:tc>
      </w:tr>
      <w:tr w:rsidR="00AB7414" w14:paraId="554BC6E3" w14:textId="62C924BE" w:rsidTr="00AB7414">
        <w:tc>
          <w:tcPr>
            <w:tcW w:w="1975" w:type="dxa"/>
          </w:tcPr>
          <w:p w14:paraId="340579E9" w14:textId="733BFFFF" w:rsidR="00AB7414" w:rsidRDefault="00AB7414" w:rsidP="00AB7414">
            <w:r>
              <w:t>Compromised root growth and/or function</w:t>
            </w:r>
          </w:p>
        </w:tc>
        <w:tc>
          <w:tcPr>
            <w:tcW w:w="7560" w:type="dxa"/>
          </w:tcPr>
          <w:p w14:paraId="5122B43D" w14:textId="22B5FA72" w:rsidR="00AB7414" w:rsidRDefault="00AB7414" w:rsidP="00AB7414">
            <w:r>
              <w:t>Maize roots from the previous year may support higher levels of soil bacteria harmful to the next year’s maize roots.</w:t>
            </w:r>
            <w:r w:rsidR="00AE0F0A">
              <w:t xml:space="preserve"> Additionally, while soil disease is always present, cooler temperatures may result in less microbial competition and higher incidence of root disease. (</w:t>
            </w:r>
            <w:proofErr w:type="gramStart"/>
            <w:r w:rsidR="00AE0F0A" w:rsidRPr="00AE0F0A">
              <w:rPr>
                <w:color w:val="FF0000"/>
              </w:rPr>
              <w:t>need</w:t>
            </w:r>
            <w:proofErr w:type="gramEnd"/>
            <w:r w:rsidR="00AE0F0A" w:rsidRPr="00AE0F0A">
              <w:rPr>
                <w:color w:val="FF0000"/>
              </w:rPr>
              <w:t xml:space="preserve"> to look at Alison’s extension material to get this right</w:t>
            </w:r>
            <w:r w:rsidR="00AE0F0A">
              <w:t>)</w:t>
            </w:r>
            <w:r>
              <w:t xml:space="preserve"> </w:t>
            </w:r>
          </w:p>
        </w:tc>
      </w:tr>
      <w:tr w:rsidR="00AB7414" w14:paraId="54AB5A8B" w14:textId="0B81288D" w:rsidTr="00AB7414">
        <w:tc>
          <w:tcPr>
            <w:tcW w:w="1975" w:type="dxa"/>
          </w:tcPr>
          <w:p w14:paraId="5719CCD4" w14:textId="334971AF" w:rsidR="00AB7414" w:rsidRDefault="00AB7414" w:rsidP="00AB7414">
            <w:r>
              <w:t>Insufficient soil water recharge following maize</w:t>
            </w:r>
          </w:p>
        </w:tc>
        <w:tc>
          <w:tcPr>
            <w:tcW w:w="7560" w:type="dxa"/>
          </w:tcPr>
          <w:p w14:paraId="13D3BD1B" w14:textId="2C9738A1" w:rsidR="00AB7414" w:rsidRDefault="00AB7414" w:rsidP="00AB7414">
            <w:r>
              <w:t xml:space="preserve">It is possible the soil water legacy of the previous year’s maize crop limits the amount of water available for the continuous maize system’s subsequent maize crop.  </w:t>
            </w:r>
          </w:p>
        </w:tc>
      </w:tr>
    </w:tbl>
    <w:p w14:paraId="171B580F" w14:textId="0F0DF305" w:rsidR="00F31A69" w:rsidRDefault="00F31A69" w:rsidP="007A1C67"/>
    <w:p w14:paraId="0F9651C1" w14:textId="47584192" w:rsidR="00B82DF9" w:rsidRDefault="00B82DF9" w:rsidP="00B82DF9">
      <w:pPr>
        <w:pStyle w:val="Heading3"/>
      </w:pPr>
      <w:r>
        <w:t xml:space="preserve">Process-based modelling </w:t>
      </w:r>
    </w:p>
    <w:p w14:paraId="2530C9CE" w14:textId="7CB9E829" w:rsidR="00F31A69" w:rsidRDefault="00763C57" w:rsidP="007A1C67">
      <w:r>
        <w:t xml:space="preserve">The model showed that in our dataset from IL and IA, soil water content was as high or higher before maize planting following a maize crop compared to a soybean crop (supplemental). To assess the feasibility of the remaining categories, we </w:t>
      </w:r>
      <w:r w:rsidR="00227E9D">
        <w:t>varied targeted model parameters to simulate each effect (</w:t>
      </w:r>
      <w:r w:rsidR="00AE0F0A">
        <w:fldChar w:fldCharType="begin"/>
      </w:r>
      <w:r w:rsidR="00AE0F0A">
        <w:instrText xml:space="preserve"> REF _Ref76631113 \h </w:instrText>
      </w:r>
      <w:r w:rsidR="00AE0F0A">
        <w:fldChar w:fldCharType="separate"/>
      </w:r>
      <w:r w:rsidR="00AE0F0A">
        <w:t xml:space="preserve">Table </w:t>
      </w:r>
      <w:r w:rsidR="00AE0F0A">
        <w:rPr>
          <w:noProof/>
        </w:rPr>
        <w:t>4</w:t>
      </w:r>
      <w:r w:rsidR="00AE0F0A">
        <w:fldChar w:fldCharType="end"/>
      </w:r>
      <w:r w:rsidR="00227E9D">
        <w:t xml:space="preserve">) and ran </w:t>
      </w:r>
      <w:r w:rsidR="00AE0F0A">
        <w:t>each site’s calibrated model at that site’s highest experimental nitrogen rate (</w:t>
      </w:r>
      <w:r w:rsidR="00AE0F0A">
        <w:fldChar w:fldCharType="begin"/>
      </w:r>
      <w:r w:rsidR="00AE0F0A">
        <w:instrText xml:space="preserve"> REF _Ref76631098 \h </w:instrText>
      </w:r>
      <w:r w:rsidR="00AE0F0A">
        <w:fldChar w:fldCharType="separate"/>
      </w:r>
      <w:r w:rsidR="00AE0F0A">
        <w:t xml:space="preserve">Table </w:t>
      </w:r>
      <w:r w:rsidR="00AE0F0A">
        <w:rPr>
          <w:noProof/>
        </w:rPr>
        <w:t>1</w:t>
      </w:r>
      <w:r w:rsidR="00AE0F0A">
        <w:fldChar w:fldCharType="end"/>
      </w:r>
      <w:r w:rsidR="00AE0F0A">
        <w:t xml:space="preserve">).  </w:t>
      </w:r>
    </w:p>
    <w:p w14:paraId="708F6326" w14:textId="667AC2DC" w:rsidR="00AE0F0A" w:rsidRDefault="00AE0F0A" w:rsidP="00AE0F0A">
      <w:pPr>
        <w:pStyle w:val="Caption"/>
        <w:keepNext/>
      </w:pPr>
      <w:bookmarkStart w:id="6" w:name="_Ref76631113"/>
      <w:r>
        <w:t xml:space="preserve">Table </w:t>
      </w:r>
      <w:fldSimple w:instr=" SEQ Table \* ARABIC ">
        <w:r>
          <w:rPr>
            <w:noProof/>
          </w:rPr>
          <w:t>4</w:t>
        </w:r>
      </w:fldSimple>
      <w:bookmarkEnd w:id="6"/>
      <w:r>
        <w:t xml:space="preserve"> Model parameter adjustments to investigate feasibility of proposed mechanisms for the continuous maize </w:t>
      </w:r>
      <w:proofErr w:type="gramStart"/>
      <w:r>
        <w:t>penalty</w:t>
      </w:r>
      <w:proofErr w:type="gramEnd"/>
    </w:p>
    <w:tbl>
      <w:tblPr>
        <w:tblStyle w:val="TableGrid"/>
        <w:tblW w:w="0" w:type="auto"/>
        <w:tblLook w:val="04A0" w:firstRow="1" w:lastRow="0" w:firstColumn="1" w:lastColumn="0" w:noHBand="0" w:noVBand="1"/>
      </w:tblPr>
      <w:tblGrid>
        <w:gridCol w:w="1000"/>
        <w:gridCol w:w="2235"/>
        <w:gridCol w:w="2610"/>
        <w:gridCol w:w="3505"/>
      </w:tblGrid>
      <w:tr w:rsidR="00AC5312" w:rsidRPr="00795874" w14:paraId="7B2E9E2E" w14:textId="77777777" w:rsidTr="00AC5312">
        <w:tc>
          <w:tcPr>
            <w:tcW w:w="1000" w:type="dxa"/>
          </w:tcPr>
          <w:p w14:paraId="278C5EF5" w14:textId="47FB2BFB" w:rsidR="00AC5312" w:rsidRPr="00795874" w:rsidRDefault="00AC5312" w:rsidP="0041691E">
            <w:pPr>
              <w:rPr>
                <w:b/>
                <w:bCs/>
              </w:rPr>
            </w:pPr>
            <w:r>
              <w:rPr>
                <w:b/>
                <w:bCs/>
              </w:rPr>
              <w:t>Scenario</w:t>
            </w:r>
          </w:p>
        </w:tc>
        <w:tc>
          <w:tcPr>
            <w:tcW w:w="2235" w:type="dxa"/>
          </w:tcPr>
          <w:p w14:paraId="157BF07E" w14:textId="18379644" w:rsidR="00AC5312" w:rsidRPr="00795874" w:rsidRDefault="00AC5312" w:rsidP="0041691E">
            <w:pPr>
              <w:rPr>
                <w:b/>
                <w:bCs/>
              </w:rPr>
            </w:pPr>
            <w:r w:rsidRPr="00795874">
              <w:rPr>
                <w:b/>
                <w:bCs/>
              </w:rPr>
              <w:t>Target outcome</w:t>
            </w:r>
          </w:p>
        </w:tc>
        <w:tc>
          <w:tcPr>
            <w:tcW w:w="2610" w:type="dxa"/>
          </w:tcPr>
          <w:p w14:paraId="4EC5BE5B" w14:textId="77777777" w:rsidR="00AC5312" w:rsidRPr="00795874" w:rsidRDefault="00AC5312" w:rsidP="0041691E">
            <w:pPr>
              <w:rPr>
                <w:b/>
                <w:bCs/>
              </w:rPr>
            </w:pPr>
            <w:r w:rsidRPr="00795874">
              <w:rPr>
                <w:b/>
                <w:bCs/>
              </w:rPr>
              <w:t>Parameter</w:t>
            </w:r>
          </w:p>
        </w:tc>
        <w:tc>
          <w:tcPr>
            <w:tcW w:w="3505" w:type="dxa"/>
          </w:tcPr>
          <w:p w14:paraId="132485D3" w14:textId="77777777" w:rsidR="00AC5312" w:rsidRPr="00795874" w:rsidRDefault="00AC5312" w:rsidP="0041691E">
            <w:pPr>
              <w:rPr>
                <w:b/>
                <w:bCs/>
              </w:rPr>
            </w:pPr>
            <w:r w:rsidRPr="00795874">
              <w:rPr>
                <w:b/>
                <w:bCs/>
              </w:rPr>
              <w:t>APSIM implementation</w:t>
            </w:r>
          </w:p>
        </w:tc>
      </w:tr>
      <w:tr w:rsidR="00AC5312" w14:paraId="63521916" w14:textId="77777777" w:rsidTr="00AC5312">
        <w:tc>
          <w:tcPr>
            <w:tcW w:w="1000" w:type="dxa"/>
          </w:tcPr>
          <w:p w14:paraId="2DAD98DD" w14:textId="1FE12E3C" w:rsidR="00AC5312" w:rsidRDefault="00AC5312" w:rsidP="0041691E">
            <w:r>
              <w:t>1</w:t>
            </w:r>
          </w:p>
        </w:tc>
        <w:tc>
          <w:tcPr>
            <w:tcW w:w="2235" w:type="dxa"/>
          </w:tcPr>
          <w:p w14:paraId="5FCCDA31" w14:textId="23166857" w:rsidR="00AC5312" w:rsidRDefault="00AC5312" w:rsidP="0041691E">
            <w:r>
              <w:t>Seedling death</w:t>
            </w:r>
          </w:p>
        </w:tc>
        <w:tc>
          <w:tcPr>
            <w:tcW w:w="2610" w:type="dxa"/>
          </w:tcPr>
          <w:p w14:paraId="50DB7685" w14:textId="77777777" w:rsidR="00AC5312" w:rsidRDefault="00AC5312" w:rsidP="0041691E">
            <w:r>
              <w:t>Lower plant population</w:t>
            </w:r>
          </w:p>
        </w:tc>
        <w:tc>
          <w:tcPr>
            <w:tcW w:w="3505" w:type="dxa"/>
          </w:tcPr>
          <w:p w14:paraId="0E5EBBAA" w14:textId="1DB590F8" w:rsidR="00AC5312" w:rsidRDefault="00AC5312" w:rsidP="0041691E">
            <w:r>
              <w:t>Manually decreased plant population by 1 pl m-2 (X pl ha-1)</w:t>
            </w:r>
          </w:p>
        </w:tc>
      </w:tr>
      <w:tr w:rsidR="00AC5312" w14:paraId="34C87FA5" w14:textId="77777777" w:rsidTr="00AC5312">
        <w:tc>
          <w:tcPr>
            <w:tcW w:w="1000" w:type="dxa"/>
          </w:tcPr>
          <w:p w14:paraId="73EBB53F" w14:textId="77777777" w:rsidR="00AC5312" w:rsidRDefault="00AC5312" w:rsidP="00105F82">
            <w:r>
              <w:t>2</w:t>
            </w:r>
          </w:p>
        </w:tc>
        <w:tc>
          <w:tcPr>
            <w:tcW w:w="2235" w:type="dxa"/>
          </w:tcPr>
          <w:p w14:paraId="349534F0" w14:textId="77777777" w:rsidR="00AC5312" w:rsidRDefault="00AC5312" w:rsidP="00105F82">
            <w:r>
              <w:t>Delayed emergence</w:t>
            </w:r>
          </w:p>
        </w:tc>
        <w:tc>
          <w:tcPr>
            <w:tcW w:w="2610" w:type="dxa"/>
          </w:tcPr>
          <w:p w14:paraId="5B1CA930" w14:textId="77777777" w:rsidR="00AC5312" w:rsidRDefault="00AC5312" w:rsidP="00105F82">
            <w:r>
              <w:t>Time from sowing to emergence</w:t>
            </w:r>
          </w:p>
        </w:tc>
        <w:tc>
          <w:tcPr>
            <w:tcW w:w="3505" w:type="dxa"/>
          </w:tcPr>
          <w:p w14:paraId="759373A5" w14:textId="77777777" w:rsidR="00AC5312" w:rsidRPr="00795874" w:rsidRDefault="00AC5312" w:rsidP="00105F82">
            <w:pPr>
              <w:rPr>
                <w:rFonts w:ascii="Calibri" w:hAnsi="Calibri" w:cs="Calibri"/>
                <w:color w:val="000000"/>
              </w:rPr>
            </w:pPr>
            <w:r>
              <w:rPr>
                <w:rFonts w:ascii="Calibri" w:hAnsi="Calibri" w:cs="Calibri"/>
                <w:color w:val="000000"/>
              </w:rPr>
              <w:t>Changed sowing depth from 50 mm to 100 mm</w:t>
            </w:r>
          </w:p>
        </w:tc>
      </w:tr>
      <w:tr w:rsidR="00AC5312" w14:paraId="040FF9B8" w14:textId="77777777" w:rsidTr="00AC5312">
        <w:tc>
          <w:tcPr>
            <w:tcW w:w="1000" w:type="dxa"/>
          </w:tcPr>
          <w:p w14:paraId="1148AC43" w14:textId="1CA1FAC3" w:rsidR="00AC5312" w:rsidRDefault="00AC5312" w:rsidP="00AC5312">
            <w:r>
              <w:t>3</w:t>
            </w:r>
          </w:p>
        </w:tc>
        <w:tc>
          <w:tcPr>
            <w:tcW w:w="2235" w:type="dxa"/>
          </w:tcPr>
          <w:p w14:paraId="2C052FDA" w14:textId="0D1DC237" w:rsidR="00AC5312" w:rsidRDefault="00AC5312" w:rsidP="00AC5312">
            <w:r>
              <w:t>Foliar disease-induced decrease in plant function</w:t>
            </w:r>
          </w:p>
        </w:tc>
        <w:tc>
          <w:tcPr>
            <w:tcW w:w="2610" w:type="dxa"/>
          </w:tcPr>
          <w:p w14:paraId="5E0989CC" w14:textId="49B0745F" w:rsidR="00AC5312" w:rsidRDefault="00AC5312" w:rsidP="00AC5312">
            <w:r>
              <w:t>Decreased radiation use efficiency (RUE)</w:t>
            </w:r>
          </w:p>
        </w:tc>
        <w:tc>
          <w:tcPr>
            <w:tcW w:w="3505" w:type="dxa"/>
          </w:tcPr>
          <w:p w14:paraId="116D49CA" w14:textId="77777777" w:rsidR="00AC5312" w:rsidRDefault="00AC5312" w:rsidP="00AC5312">
            <w:pPr>
              <w:rPr>
                <w:rFonts w:ascii="Calibri" w:hAnsi="Calibri" w:cs="Calibri"/>
                <w:color w:val="000000"/>
              </w:rPr>
            </w:pPr>
            <w:r>
              <w:t xml:space="preserve">Reduced cultivar </w:t>
            </w:r>
            <w:proofErr w:type="gramStart"/>
            <w:r>
              <w:t>RUE</w:t>
            </w:r>
            <w:proofErr w:type="gramEnd"/>
            <w:r>
              <w:t xml:space="preserve"> </w:t>
            </w:r>
          </w:p>
          <w:p w14:paraId="2EF83B84" w14:textId="74951D9E" w:rsidR="00AC5312" w:rsidRDefault="00AC5312" w:rsidP="00AC5312">
            <w:r>
              <w:rPr>
                <w:rFonts w:ascii="Calibri" w:hAnsi="Calibri" w:cs="Calibri"/>
                <w:color w:val="000000"/>
              </w:rPr>
              <w:t>from 1.6 to 1.4 for emergence through (</w:t>
            </w:r>
            <w:r w:rsidRPr="00AC5312">
              <w:rPr>
                <w:rFonts w:ascii="Calibri" w:hAnsi="Calibri" w:cs="Calibri"/>
                <w:color w:val="FF0000"/>
              </w:rPr>
              <w:t>Stage 5</w:t>
            </w:r>
            <w:r w:rsidRPr="00AC5312">
              <w:rPr>
                <w:rFonts w:ascii="Calibri" w:hAnsi="Calibri" w:cs="Calibri"/>
                <w:color w:val="FF0000"/>
              </w:rPr>
              <w:t>? What is that in corn terms?</w:t>
            </w:r>
            <w:r>
              <w:rPr>
                <w:rFonts w:ascii="Calibri" w:hAnsi="Calibri" w:cs="Calibri"/>
                <w:color w:val="000000"/>
              </w:rPr>
              <w:t>)</w:t>
            </w:r>
          </w:p>
        </w:tc>
      </w:tr>
      <w:tr w:rsidR="00AC5312" w14:paraId="52E43FCB" w14:textId="77777777" w:rsidTr="00AC5312">
        <w:tc>
          <w:tcPr>
            <w:tcW w:w="1000" w:type="dxa"/>
          </w:tcPr>
          <w:p w14:paraId="249F6631" w14:textId="22E85387" w:rsidR="00AC5312" w:rsidRDefault="00AC5312" w:rsidP="00AC5312">
            <w:r>
              <w:t>4</w:t>
            </w:r>
          </w:p>
        </w:tc>
        <w:tc>
          <w:tcPr>
            <w:tcW w:w="2235" w:type="dxa"/>
          </w:tcPr>
          <w:p w14:paraId="1220244B" w14:textId="45D938F6" w:rsidR="00AC5312" w:rsidRDefault="00AC5312" w:rsidP="00AC5312">
            <w:r>
              <w:t>Compromised root growth</w:t>
            </w:r>
          </w:p>
        </w:tc>
        <w:tc>
          <w:tcPr>
            <w:tcW w:w="2610" w:type="dxa"/>
          </w:tcPr>
          <w:p w14:paraId="761D1773" w14:textId="396B03D1" w:rsidR="00AC5312" w:rsidRDefault="00AC5312" w:rsidP="00AC5312">
            <w:r>
              <w:t>Root front velocity (RFV)</w:t>
            </w:r>
          </w:p>
        </w:tc>
        <w:tc>
          <w:tcPr>
            <w:tcW w:w="3505" w:type="dxa"/>
          </w:tcPr>
          <w:p w14:paraId="55199E8C" w14:textId="597E4995" w:rsidR="00AC5312" w:rsidRDefault="00AC5312" w:rsidP="00AC5312">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w:t>
            </w:r>
            <w:proofErr w:type="spellStart"/>
            <w:r w:rsidRPr="00795874">
              <w:rPr>
                <w:rFonts w:ascii="Calibri" w:eastAsia="Times New Roman" w:hAnsi="Calibri" w:cs="Calibri"/>
                <w:color w:val="000000"/>
              </w:rPr>
              <w:t>root_depth_rate</w:t>
            </w:r>
            <w:proofErr w:type="spellEnd"/>
            <w:r w:rsidRPr="00795874">
              <w:rPr>
                <w:rFonts w:ascii="Calibri" w:eastAsia="Times New Roman" w:hAnsi="Calibri" w:cs="Calibri"/>
                <w:color w:val="000000"/>
              </w:rPr>
              <w:t xml:space="preserve"> </w:t>
            </w:r>
            <w:r>
              <w:rPr>
                <w:rFonts w:ascii="Calibri" w:eastAsia="Times New Roman" w:hAnsi="Calibri" w:cs="Calibri"/>
                <w:color w:val="000000"/>
              </w:rPr>
              <w:t xml:space="preserve">at each stage by 50% </w:t>
            </w:r>
            <w:r w:rsidRPr="00795874">
              <w:rPr>
                <w:rFonts w:ascii="Calibri" w:eastAsia="Times New Roman" w:hAnsi="Calibri" w:cs="Calibri"/>
                <w:color w:val="000000"/>
              </w:rPr>
              <w:t>to 2.5, 4.5, 17, 17, 15, 10</w:t>
            </w:r>
          </w:p>
        </w:tc>
      </w:tr>
      <w:tr w:rsidR="00AC5312" w14:paraId="7FFB89EB" w14:textId="77777777" w:rsidTr="00AC5312">
        <w:tc>
          <w:tcPr>
            <w:tcW w:w="1000" w:type="dxa"/>
          </w:tcPr>
          <w:p w14:paraId="325E5ABA" w14:textId="359B4D54" w:rsidR="00AC5312" w:rsidRDefault="00AC5312" w:rsidP="00AC5312">
            <w:r>
              <w:t>5</w:t>
            </w:r>
          </w:p>
        </w:tc>
        <w:tc>
          <w:tcPr>
            <w:tcW w:w="2235" w:type="dxa"/>
          </w:tcPr>
          <w:p w14:paraId="68CB4CD6" w14:textId="21F2629D" w:rsidR="00AC5312" w:rsidRDefault="00AC5312" w:rsidP="00AC5312">
            <w:r>
              <w:t>Compromised root function</w:t>
            </w:r>
          </w:p>
        </w:tc>
        <w:tc>
          <w:tcPr>
            <w:tcW w:w="2610" w:type="dxa"/>
          </w:tcPr>
          <w:p w14:paraId="5A4FA194" w14:textId="6ABDE55E" w:rsidR="00AC5312" w:rsidRDefault="00AC5312" w:rsidP="00AC5312">
            <w:r>
              <w:t>Root absorption efficiency</w:t>
            </w:r>
          </w:p>
        </w:tc>
        <w:tc>
          <w:tcPr>
            <w:tcW w:w="3505" w:type="dxa"/>
          </w:tcPr>
          <w:p w14:paraId="3BF6A3ED" w14:textId="12153A2B" w:rsidR="00AC5312" w:rsidRDefault="00AC5312" w:rsidP="00AC5312">
            <w:r>
              <w:rPr>
                <w:rFonts w:ascii="Calibri" w:eastAsia="Times New Roman" w:hAnsi="Calibri" w:cs="Calibri"/>
                <w:color w:val="000000"/>
              </w:rPr>
              <w:t>D</w:t>
            </w:r>
            <w:r w:rsidRPr="00795874">
              <w:rPr>
                <w:rFonts w:ascii="Calibri" w:eastAsia="Times New Roman" w:hAnsi="Calibri" w:cs="Calibri"/>
                <w:color w:val="000000"/>
              </w:rPr>
              <w:t>ec</w:t>
            </w:r>
            <w:r>
              <w:rPr>
                <w:rFonts w:ascii="Calibri" w:eastAsia="Times New Roman" w:hAnsi="Calibri" w:cs="Calibri"/>
                <w:color w:val="000000"/>
              </w:rPr>
              <w:t>reased</w:t>
            </w:r>
            <w:r w:rsidRPr="00795874">
              <w:rPr>
                <w:rFonts w:ascii="Calibri" w:eastAsia="Times New Roman" w:hAnsi="Calibri" w:cs="Calibri"/>
                <w:color w:val="000000"/>
              </w:rPr>
              <w:t xml:space="preserve"> maize KL(/day) from 0.08 to 0.05 in all </w:t>
            </w:r>
            <w:r>
              <w:rPr>
                <w:rFonts w:ascii="Calibri" w:eastAsia="Times New Roman" w:hAnsi="Calibri" w:cs="Calibri"/>
                <w:color w:val="000000"/>
              </w:rPr>
              <w:t xml:space="preserve">soil </w:t>
            </w:r>
            <w:r w:rsidRPr="00795874">
              <w:rPr>
                <w:rFonts w:ascii="Calibri" w:eastAsia="Times New Roman" w:hAnsi="Calibri" w:cs="Calibri"/>
                <w:color w:val="000000"/>
              </w:rPr>
              <w:t>layers down to 120</w:t>
            </w:r>
            <w:r>
              <w:rPr>
                <w:rFonts w:ascii="Calibri" w:eastAsia="Times New Roman" w:hAnsi="Calibri" w:cs="Calibri"/>
                <w:color w:val="000000"/>
              </w:rPr>
              <w:t xml:space="preserve"> cm</w:t>
            </w:r>
          </w:p>
        </w:tc>
      </w:tr>
      <w:tr w:rsidR="00AC5312" w14:paraId="22B9A85B" w14:textId="77777777" w:rsidTr="00AC5312">
        <w:tc>
          <w:tcPr>
            <w:tcW w:w="1000" w:type="dxa"/>
          </w:tcPr>
          <w:p w14:paraId="4E531BCA" w14:textId="435B94D5" w:rsidR="00AC5312" w:rsidRDefault="00AC5312" w:rsidP="00AC5312">
            <w:r>
              <w:t>6</w:t>
            </w:r>
          </w:p>
        </w:tc>
        <w:tc>
          <w:tcPr>
            <w:tcW w:w="2235" w:type="dxa"/>
          </w:tcPr>
          <w:p w14:paraId="655E0500" w14:textId="2B697896" w:rsidR="00AC5312" w:rsidRDefault="00AC5312" w:rsidP="00AC5312">
            <w:r>
              <w:t xml:space="preserve"> Decreased early plant growth</w:t>
            </w:r>
          </w:p>
        </w:tc>
        <w:tc>
          <w:tcPr>
            <w:tcW w:w="2610" w:type="dxa"/>
          </w:tcPr>
          <w:p w14:paraId="62F2AB10" w14:textId="0843D7BB" w:rsidR="00AC5312" w:rsidRDefault="00AC5312" w:rsidP="00AC5312">
            <w:r>
              <w:t>Decreased potential kernel number</w:t>
            </w:r>
          </w:p>
        </w:tc>
        <w:tc>
          <w:tcPr>
            <w:tcW w:w="3505" w:type="dxa"/>
          </w:tcPr>
          <w:p w14:paraId="12996B64" w14:textId="2DB7CE1E" w:rsidR="00AC5312" w:rsidRDefault="00AC5312" w:rsidP="00AC5312">
            <w:pPr>
              <w:rPr>
                <w:rFonts w:ascii="Calibri" w:eastAsia="Times New Roman" w:hAnsi="Calibri" w:cs="Calibri"/>
                <w:color w:val="000000"/>
              </w:rPr>
            </w:pPr>
            <w:r>
              <w:rPr>
                <w:rFonts w:ascii="Calibri" w:eastAsia="Times New Roman" w:hAnsi="Calibri" w:cs="Calibri"/>
                <w:color w:val="000000"/>
              </w:rPr>
              <w:t>L</w:t>
            </w:r>
            <w:r w:rsidRPr="00795874">
              <w:rPr>
                <w:rFonts w:ascii="Calibri" w:eastAsia="Times New Roman" w:hAnsi="Calibri" w:cs="Calibri"/>
                <w:color w:val="000000"/>
              </w:rPr>
              <w:t xml:space="preserve">owered </w:t>
            </w:r>
            <w:proofErr w:type="spellStart"/>
            <w:r w:rsidRPr="00795874">
              <w:rPr>
                <w:rFonts w:ascii="Calibri" w:eastAsia="Times New Roman" w:hAnsi="Calibri" w:cs="Calibri"/>
                <w:color w:val="000000"/>
              </w:rPr>
              <w:t>head_grain_no_max</w:t>
            </w:r>
            <w:proofErr w:type="spellEnd"/>
            <w:r w:rsidRPr="00795874">
              <w:rPr>
                <w:rFonts w:ascii="Calibri" w:eastAsia="Times New Roman" w:hAnsi="Calibri" w:cs="Calibri"/>
                <w:color w:val="000000"/>
              </w:rPr>
              <w:t xml:space="preserve"> from 770 to 720</w:t>
            </w:r>
          </w:p>
        </w:tc>
      </w:tr>
    </w:tbl>
    <w:p w14:paraId="4C3AF7E3" w14:textId="0ED62159" w:rsidR="007A1C67" w:rsidRPr="007A1C67" w:rsidRDefault="007A1C67" w:rsidP="007A1C67">
      <w:r>
        <w:t xml:space="preserve">  </w:t>
      </w:r>
    </w:p>
    <w:p w14:paraId="03FA114D" w14:textId="582EDD74" w:rsidR="00E27585" w:rsidRPr="001D7219" w:rsidRDefault="002C3712" w:rsidP="002C3712">
      <w:r>
        <w:lastRenderedPageBreak/>
        <w:t>While results varied by site, delayed emergence (Scenario 2) produced consistently impractical results with regards to the continuous maize penalty, as shown in the results from site IA-3 (</w:t>
      </w:r>
      <w:r>
        <w:fldChar w:fldCharType="begin"/>
      </w:r>
      <w:r>
        <w:instrText xml:space="preserve"> REF _Ref76632762 \h </w:instrText>
      </w:r>
      <w:r>
        <w:fldChar w:fldCharType="separate"/>
      </w:r>
      <w:r>
        <w:t xml:space="preserve">Figure </w:t>
      </w:r>
      <w:r>
        <w:rPr>
          <w:noProof/>
        </w:rPr>
        <w:t>7</w:t>
      </w:r>
      <w:r>
        <w:fldChar w:fldCharType="end"/>
      </w:r>
      <w:r>
        <w:t xml:space="preserve">). Within error, all other scenarios produce feasible effects on continuous maize yields, and combining the effects produces a mean observed penalty comparable to the experimentally observed penalty. </w:t>
      </w:r>
    </w:p>
    <w:p w14:paraId="78FB4E27" w14:textId="77777777" w:rsidR="00E27585" w:rsidRPr="001D7219" w:rsidRDefault="00E27585" w:rsidP="005E51AE">
      <w:pPr>
        <w:rPr>
          <w:sz w:val="24"/>
          <w:szCs w:val="24"/>
        </w:rPr>
      </w:pPr>
    </w:p>
    <w:p w14:paraId="185A5827" w14:textId="23EFCCEF" w:rsidR="00AE0F0A" w:rsidRDefault="004B3265" w:rsidP="00AE0F0A">
      <w:pPr>
        <w:keepNext/>
      </w:pPr>
      <w:r>
        <w:rPr>
          <w:noProof/>
        </w:rPr>
        <w:drawing>
          <wp:inline distT="0" distB="0" distL="0" distR="0" wp14:anchorId="18072B0B" wp14:editId="209F5988">
            <wp:extent cx="5943600" cy="3302000"/>
            <wp:effectExtent l="0" t="0" r="0" b="0"/>
            <wp:docPr id="7" name="Picture 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43600" cy="3302000"/>
                    </a:xfrm>
                    <a:prstGeom prst="rect">
                      <a:avLst/>
                    </a:prstGeom>
                    <a:noFill/>
                    <a:ln>
                      <a:noFill/>
                    </a:ln>
                  </pic:spPr>
                </pic:pic>
              </a:graphicData>
            </a:graphic>
          </wp:inline>
        </w:drawing>
      </w:r>
    </w:p>
    <w:p w14:paraId="746B49F2" w14:textId="08BFC40A" w:rsidR="00E27585" w:rsidRPr="001D7219" w:rsidRDefault="00AE0F0A" w:rsidP="00AE0F0A">
      <w:pPr>
        <w:pStyle w:val="Caption"/>
        <w:rPr>
          <w:sz w:val="24"/>
          <w:szCs w:val="24"/>
        </w:rPr>
      </w:pPr>
      <w:bookmarkStart w:id="7" w:name="_Ref76632725"/>
      <w:bookmarkStart w:id="8" w:name="_Ref76632762"/>
      <w:r>
        <w:t xml:space="preserve">Figure </w:t>
      </w:r>
      <w:fldSimple w:instr=" SEQ Figure \* ARABIC ">
        <w:r>
          <w:rPr>
            <w:noProof/>
          </w:rPr>
          <w:t>7</w:t>
        </w:r>
      </w:fldSimple>
      <w:bookmarkEnd w:id="8"/>
      <w:r>
        <w:t xml:space="preserve"> Site IA-3 experimentally observed penalties</w:t>
      </w:r>
      <w:r w:rsidR="00AC5312">
        <w:t xml:space="preserve"> (yellow bars)</w:t>
      </w:r>
      <w:r>
        <w:t xml:space="preserve"> with 95% confidence intervals</w:t>
      </w:r>
      <w:r w:rsidR="00AC5312">
        <w:t xml:space="preserve"> (vertical lines) ordered from largest to smallest compared to baseline model parameters</w:t>
      </w:r>
      <w:r w:rsidR="004B3265">
        <w:t xml:space="preserve"> (green bars), </w:t>
      </w:r>
      <w:r w:rsidR="00AC5312">
        <w:t xml:space="preserve">scenarios </w:t>
      </w:r>
      <w:r w:rsidR="004B3265">
        <w:t>(</w:t>
      </w:r>
      <w:r w:rsidR="004B3265">
        <w:fldChar w:fldCharType="begin"/>
      </w:r>
      <w:r w:rsidR="004B3265">
        <w:instrText xml:space="preserve"> REF _Ref76631113 \h </w:instrText>
      </w:r>
      <w:r w:rsidR="004B3265">
        <w:fldChar w:fldCharType="separate"/>
      </w:r>
      <w:r w:rsidR="004B3265">
        <w:t xml:space="preserve">Table </w:t>
      </w:r>
      <w:r w:rsidR="004B3265">
        <w:rPr>
          <w:noProof/>
        </w:rPr>
        <w:t>4</w:t>
      </w:r>
      <w:r w:rsidR="004B3265">
        <w:fldChar w:fldCharType="end"/>
      </w:r>
      <w:r w:rsidR="004B3265">
        <w:t xml:space="preserve">), and a combination of scenarios excluding </w:t>
      </w:r>
      <w:r w:rsidR="002C3712">
        <w:t>delayed emergence (dark blue bars)</w:t>
      </w:r>
      <w:bookmarkEnd w:id="7"/>
      <w:r w:rsidR="004B3265">
        <w:t xml:space="preserve"> </w:t>
      </w:r>
    </w:p>
    <w:p w14:paraId="5F97FC93" w14:textId="18F288E1" w:rsidR="00E27585" w:rsidRDefault="00E27585" w:rsidP="005E51AE">
      <w:pPr>
        <w:rPr>
          <w:sz w:val="24"/>
          <w:szCs w:val="24"/>
        </w:rPr>
      </w:pPr>
    </w:p>
    <w:p w14:paraId="2B79DC22" w14:textId="6BF2B944" w:rsidR="002C3712" w:rsidRDefault="002C3712" w:rsidP="00561D30">
      <w:r>
        <w:t xml:space="preserve">The analysis of the experimental data indicated site-by-year interactions are a major contributor to variation in the observed penalty. We therefore implemented scripts to dynamically change parameter values based on surface residue amounts, soil temperature tracking, soil moisture tracking, and XX. However, we found it difficult to assess whether this </w:t>
      </w:r>
      <w:proofErr w:type="spellStart"/>
      <w:r>
        <w:t>dynamicism</w:t>
      </w:r>
      <w:proofErr w:type="spellEnd"/>
      <w:r>
        <w:t xml:space="preserve"> improved model predictions because of the uncertainty around the measured penalty sizes. While the </w:t>
      </w:r>
      <w:r w:rsidR="00561D30">
        <w:t xml:space="preserve">mean observed penalty was 1.0 Mg ha-1, the average standard deviation for the sites where that information was available was 0.7 Mg ha-1. Therefore, while the model indicated most of the scenarios were plausible, the size of the penalty is not known with enough precision to say more. </w:t>
      </w:r>
    </w:p>
    <w:p w14:paraId="59BA5712" w14:textId="27442776" w:rsidR="00B82DF9" w:rsidRDefault="00B82DF9" w:rsidP="00B82DF9">
      <w:pPr>
        <w:pStyle w:val="Heading3"/>
      </w:pPr>
      <w:r>
        <w:t>Path analysis</w:t>
      </w:r>
    </w:p>
    <w:p w14:paraId="1B2C80B4" w14:textId="4251A182" w:rsidR="00B82DF9" w:rsidRDefault="00B82DF9" w:rsidP="00561D30">
      <w:r>
        <w:t xml:space="preserve">To assess the relative strength of each pathway, we first created a simplified </w:t>
      </w:r>
      <w:r w:rsidR="00992317">
        <w:t xml:space="preserve">directed </w:t>
      </w:r>
      <w:proofErr w:type="spellStart"/>
      <w:r w:rsidR="00992317">
        <w:t>acyclical</w:t>
      </w:r>
      <w:proofErr w:type="spellEnd"/>
      <w:r w:rsidR="00992317">
        <w:t xml:space="preserve"> graph for path analysis (</w:t>
      </w:r>
      <w:proofErr w:type="spellStart"/>
      <w:r w:rsidR="00992317" w:rsidRPr="00992317">
        <w:rPr>
          <w:color w:val="FF0000"/>
        </w:rPr>
        <w:t>SmithSEMpaper</w:t>
      </w:r>
      <w:proofErr w:type="spellEnd"/>
      <w:r w:rsidR="00992317">
        <w:t xml:space="preserve">). </w:t>
      </w:r>
      <w:r>
        <w:t xml:space="preserve">To simplify the </w:t>
      </w:r>
      <w:r w:rsidR="00992317">
        <w:t>diagram into a form that was analyzable using available data</w:t>
      </w:r>
      <w:r w:rsidR="003D1A8B">
        <w:t xml:space="preserve"> but still provided value</w:t>
      </w:r>
      <w:r w:rsidR="00992317">
        <w:t xml:space="preserve">, we used a combination of the modelling and literature review results. </w:t>
      </w:r>
    </w:p>
    <w:p w14:paraId="1DE42C65" w14:textId="0D6C058C" w:rsidR="00780C55" w:rsidRDefault="00B82DF9" w:rsidP="00780C55">
      <w:r>
        <w:lastRenderedPageBreak/>
        <w:t>A recent study measured maize plant stand both a continuous- and rotated-maize system over 11 site-years in Iowa and found in tilled systems there was no difference (</w:t>
      </w:r>
      <w:r w:rsidRPr="00B82DF9">
        <w:rPr>
          <w:color w:val="FF0000"/>
        </w:rPr>
        <w:t>Licht, unpublished</w:t>
      </w:r>
      <w:r>
        <w:t xml:space="preserve">). </w:t>
      </w:r>
      <w:r w:rsidR="00A13297">
        <w:t xml:space="preserve">An 11-year study done in Ohio </w:t>
      </w:r>
      <w:r w:rsidR="003D1A8B">
        <w:t xml:space="preserve">likewise </w:t>
      </w:r>
      <w:r w:rsidR="00A13297">
        <w:t xml:space="preserve">found no difference in plant population in continuous- and rotated-maize systems (Griffith 1988).  </w:t>
      </w:r>
      <w:r w:rsidR="00992317">
        <w:t xml:space="preserve">We therefore chose to eliminate the reduced plant population from our causal model. </w:t>
      </w:r>
      <w:r>
        <w:t xml:space="preserve">To our knowledge there are no studies that report the number or size of maize </w:t>
      </w:r>
      <w:proofErr w:type="spellStart"/>
      <w:r>
        <w:t>kernals</w:t>
      </w:r>
      <w:proofErr w:type="spellEnd"/>
      <w:r>
        <w:t xml:space="preserve"> per ear as a function of cropping system</w:t>
      </w:r>
      <w:r w:rsidR="00992317">
        <w:t>, so we likewise eliminated the reduced potential kernel number</w:t>
      </w:r>
      <w:r>
        <w:t xml:space="preserve">. </w:t>
      </w:r>
      <w:r w:rsidR="00780C55">
        <w:t>In addition to APSIM’s predictions that delayed germination is an unlikely consistent driver of the penalty, field studies likewise show negligible effects of maize residue on maize plant germination timing versus soybean residue (</w:t>
      </w:r>
      <w:r w:rsidR="00780C55" w:rsidRPr="00780C55">
        <w:rPr>
          <w:color w:val="FF0000"/>
        </w:rPr>
        <w:t>Kaspar1990, X</w:t>
      </w:r>
      <w:r w:rsidR="00780C55">
        <w:t>)</w:t>
      </w:r>
    </w:p>
    <w:p w14:paraId="1071D626" w14:textId="77777777" w:rsidR="00780C55" w:rsidRDefault="00780C55" w:rsidP="00561D30"/>
    <w:p w14:paraId="268DE2D0" w14:textId="7C4147C8" w:rsidR="00561D30" w:rsidRDefault="00B82DF9" w:rsidP="00561D30">
      <w:r>
        <w:t xml:space="preserve">Several studies suggest maize roots are indeed </w:t>
      </w:r>
      <w:r w:rsidR="00763C57">
        <w:t>different in maize monocultures compared to rotated systems. A</w:t>
      </w:r>
      <w:r w:rsidR="003D1A8B">
        <w:t xml:space="preserve"> Wisconsin study showing more </w:t>
      </w:r>
      <w:r w:rsidR="00763C57">
        <w:t xml:space="preserve">root length, as well as a higher percentage of </w:t>
      </w:r>
      <w:r w:rsidR="003D1A8B">
        <w:t xml:space="preserve">necrotic roots in </w:t>
      </w:r>
      <w:r w:rsidR="00763C57">
        <w:t xml:space="preserve">maize monocultures </w:t>
      </w:r>
      <w:r w:rsidR="003D1A8B">
        <w:t>compared to diverse rotations</w:t>
      </w:r>
      <w:r w:rsidR="00763C57">
        <w:t xml:space="preserve"> at 0-15 cm depths</w:t>
      </w:r>
      <w:r w:rsidR="003D1A8B">
        <w:t xml:space="preserve"> (Goldstein). Additionally, the author found the </w:t>
      </w:r>
      <w:r w:rsidR="00763C57">
        <w:t xml:space="preserve">monoculture </w:t>
      </w:r>
      <w:r w:rsidR="003D1A8B">
        <w:t xml:space="preserve">maize had higher soil residual N at harvest compared to the maize-soybean rotation, suggesting that while N was present it may not have been </w:t>
      </w:r>
      <w:r w:rsidR="00780C55">
        <w:t xml:space="preserve">captured by the maize plant due to compromised root function. </w:t>
      </w:r>
      <w:r w:rsidR="00763C57">
        <w:t xml:space="preserve">A study done in Minnesota likewise found monoculture maize had higher root length densities in the top 0-12.5 </w:t>
      </w:r>
      <w:proofErr w:type="gramStart"/>
      <w:r w:rsidR="00763C57">
        <w:t>cm, but</w:t>
      </w:r>
      <w:proofErr w:type="gramEnd"/>
      <w:r w:rsidR="00763C57">
        <w:t xml:space="preserve"> had less root length density than maize rotated with soybean below that depth. </w:t>
      </w:r>
    </w:p>
    <w:p w14:paraId="4FBC8961" w14:textId="0EEF3C76" w:rsidR="00780C55" w:rsidRDefault="00780C55" w:rsidP="00561D30"/>
    <w:p w14:paraId="0AEF35C4" w14:textId="77777777" w:rsidR="00780C55" w:rsidRDefault="00780C55" w:rsidP="00561D30"/>
    <w:p w14:paraId="38738EEC" w14:textId="58EDDA5E" w:rsidR="00554F96" w:rsidRDefault="00554F96" w:rsidP="00554F96">
      <w:pPr>
        <w:pStyle w:val="Heading1"/>
      </w:pPr>
      <w:r>
        <w:t>Discussion</w:t>
      </w:r>
    </w:p>
    <w:p w14:paraId="533803C8" w14:textId="77777777" w:rsidR="00554F96" w:rsidRDefault="00554F96" w:rsidP="00554F96"/>
    <w:p w14:paraId="2AB916C3" w14:textId="77777777" w:rsidR="00763C57" w:rsidRDefault="00554F96" w:rsidP="00554F96">
      <w:r>
        <w:t>Based on the data available, it is not possible to say whether the maize yield increases are due to weather, increased yield potential of newer varieties, management changes etc. Exploring the drivers of increases in Midwestern maize yields over time has been the subject of multiple investigations (</w:t>
      </w:r>
      <w:proofErr w:type="spellStart"/>
      <w:r w:rsidRPr="006E5AA7">
        <w:rPr>
          <w:color w:val="FF0000"/>
        </w:rPr>
        <w:t>Tollenar</w:t>
      </w:r>
      <w:proofErr w:type="spellEnd"/>
      <w:r w:rsidRPr="006E5AA7">
        <w:rPr>
          <w:color w:val="FF0000"/>
        </w:rPr>
        <w:t xml:space="preserve"> et al. 2017, </w:t>
      </w:r>
      <w:r>
        <w:rPr>
          <w:color w:val="FF0000"/>
        </w:rPr>
        <w:t xml:space="preserve">Assefa et al. 2018, </w:t>
      </w:r>
      <w:proofErr w:type="spellStart"/>
      <w:r w:rsidRPr="006E5AA7">
        <w:rPr>
          <w:color w:val="FF0000"/>
        </w:rPr>
        <w:t>Kucharik</w:t>
      </w:r>
      <w:proofErr w:type="spellEnd"/>
      <w:r w:rsidRPr="006E5AA7">
        <w:rPr>
          <w:color w:val="FF0000"/>
        </w:rPr>
        <w:t xml:space="preserve"> 2008, Lobe</w:t>
      </w:r>
      <w:r w:rsidRPr="00BF010F">
        <w:rPr>
          <w:color w:val="FF0000"/>
        </w:rPr>
        <w:t>ll and Burney 2021</w:t>
      </w:r>
      <w:r>
        <w:t xml:space="preserve">) and is outside the scope of this study. However, the consistent increase in both rotated and continuous maize yields is, to our knowledge, a novel finding. Conceptually, it indicates the amount of residue in the continuous maize system is not linearly related to the size of the yield penalty. </w:t>
      </w:r>
      <w:r w:rsidR="00561D30">
        <w:t>Additionally, none of the statistical models identified the previous year’s continuous maize yields (a proxy for residue amount) as important, and the literature review found no effect of ‘years-in-maize’. While previous studies have found removing residue in continuous maize systems decreases the amount of N required to reach maximum yields</w:t>
      </w:r>
      <w:r w:rsidR="00992317">
        <w:t xml:space="preserve"> (coulter2008, </w:t>
      </w:r>
      <w:proofErr w:type="spellStart"/>
      <w:r w:rsidR="00992317">
        <w:t>jose</w:t>
      </w:r>
      <w:proofErr w:type="spellEnd"/>
      <w:r w:rsidR="00992317">
        <w:t xml:space="preserve">, </w:t>
      </w:r>
      <w:proofErr w:type="spellStart"/>
      <w:r w:rsidR="00992317">
        <w:t>karlen</w:t>
      </w:r>
      <w:proofErr w:type="spellEnd"/>
      <w:r w:rsidR="00992317">
        <w:t>?)</w:t>
      </w:r>
      <w:r w:rsidR="00561D30">
        <w:t xml:space="preserve">, </w:t>
      </w:r>
      <w:r w:rsidR="00992317">
        <w:t>many</w:t>
      </w:r>
      <w:r w:rsidR="00561D30">
        <w:t xml:space="preserve"> studies still see a significant continuous maize penalty even with complete residue removal (</w:t>
      </w:r>
      <w:r w:rsidR="00561D30" w:rsidRPr="00561D30">
        <w:rPr>
          <w:color w:val="FF0000"/>
        </w:rPr>
        <w:t xml:space="preserve">Jose, </w:t>
      </w:r>
      <w:proofErr w:type="spellStart"/>
      <w:r w:rsidR="00561D30" w:rsidRPr="00561D30">
        <w:rPr>
          <w:color w:val="FF0000"/>
        </w:rPr>
        <w:t>Karlen</w:t>
      </w:r>
      <w:proofErr w:type="spellEnd"/>
      <w:r w:rsidR="00561D30" w:rsidRPr="00561D30">
        <w:rPr>
          <w:color w:val="FF0000"/>
        </w:rPr>
        <w:t xml:space="preserve">, </w:t>
      </w:r>
      <w:r w:rsidR="00561D30">
        <w:rPr>
          <w:color w:val="FF0000"/>
        </w:rPr>
        <w:t>Crookston</w:t>
      </w:r>
      <w:r w:rsidR="00992317">
        <w:rPr>
          <w:color w:val="FF0000"/>
        </w:rPr>
        <w:t>1989</w:t>
      </w:r>
      <w:r w:rsidR="00561D30">
        <w:rPr>
          <w:color w:val="FF0000"/>
        </w:rPr>
        <w:t xml:space="preserve">, </w:t>
      </w:r>
      <w:r w:rsidR="00561D30" w:rsidRPr="00561D30">
        <w:rPr>
          <w:color w:val="FF0000"/>
        </w:rPr>
        <w:t xml:space="preserve">I think </w:t>
      </w:r>
      <w:proofErr w:type="gramStart"/>
      <w:r w:rsidR="00561D30" w:rsidRPr="00561D30">
        <w:rPr>
          <w:color w:val="FF0000"/>
        </w:rPr>
        <w:t>there’s</w:t>
      </w:r>
      <w:proofErr w:type="gramEnd"/>
      <w:r w:rsidR="00561D30" w:rsidRPr="00561D30">
        <w:rPr>
          <w:color w:val="FF0000"/>
        </w:rPr>
        <w:t xml:space="preserve"> another</w:t>
      </w:r>
      <w:r w:rsidR="00561D30">
        <w:t xml:space="preserve">). Additionally, one study translocated </w:t>
      </w:r>
      <w:r w:rsidR="00763C57">
        <w:t>residue from a maize monoculture</w:t>
      </w:r>
      <w:r w:rsidR="00561D30">
        <w:t xml:space="preserve"> to a </w:t>
      </w:r>
      <w:r w:rsidR="00763C57">
        <w:t xml:space="preserve">field that was previously soybean before planting a maize crop </w:t>
      </w:r>
      <w:r w:rsidR="00561D30">
        <w:t xml:space="preserve">and saw no effect </w:t>
      </w:r>
      <w:r w:rsidR="00763C57">
        <w:t xml:space="preserve">of the residue </w:t>
      </w:r>
      <w:r w:rsidR="00561D30">
        <w:t>on yields (</w:t>
      </w:r>
      <w:proofErr w:type="spellStart"/>
      <w:r w:rsidR="00561D30" w:rsidRPr="00561D30">
        <w:rPr>
          <w:color w:val="FF0000"/>
        </w:rPr>
        <w:t>crookston</w:t>
      </w:r>
      <w:proofErr w:type="spellEnd"/>
      <w:r w:rsidR="00561D30">
        <w:t xml:space="preserve">). </w:t>
      </w:r>
    </w:p>
    <w:p w14:paraId="50A64C29" w14:textId="4B0466BD" w:rsidR="00763C57" w:rsidRDefault="00763C57" w:rsidP="00554F96">
      <w:r>
        <w:t>The identification of the number of extremely cold days</w:t>
      </w:r>
      <w:r w:rsidR="002318AB">
        <w:t xml:space="preserve"> as an important predictor by the statistical model has an unclear interpretation. It may be simply associative, with the true driver being highly correlated with cold winters, may represent disease dynamics, or may indicate less native soil N mineralization due to cold temperatures. It is consistent with the finding that N fertilization was less </w:t>
      </w:r>
      <w:r w:rsidR="002318AB">
        <w:lastRenderedPageBreak/>
        <w:t>effective at reducing the full penalty in more northern sites (</w:t>
      </w:r>
      <w:r w:rsidR="002318AB">
        <w:fldChar w:fldCharType="begin"/>
      </w:r>
      <w:r w:rsidR="002318AB">
        <w:instrText xml:space="preserve"> REF _Ref76637524 \h </w:instrText>
      </w:r>
      <w:r w:rsidR="002318AB">
        <w:fldChar w:fldCharType="separate"/>
      </w:r>
      <w:r w:rsidR="002318AB">
        <w:t xml:space="preserve">Figure </w:t>
      </w:r>
      <w:r w:rsidR="002318AB">
        <w:rPr>
          <w:noProof/>
        </w:rPr>
        <w:t>5</w:t>
      </w:r>
      <w:r w:rsidR="002318AB">
        <w:fldChar w:fldCharType="end"/>
      </w:r>
      <w:r w:rsidR="002318AB">
        <w:t>), as l</w:t>
      </w:r>
      <w:r w:rsidR="002318AB">
        <w:t xml:space="preserve">ong-term annual air temperatures varied </w:t>
      </w:r>
      <w:r w:rsidR="002318AB">
        <w:t xml:space="preserve">strongly by </w:t>
      </w:r>
      <w:r w:rsidR="002318AB">
        <w:t xml:space="preserve">latitude, ranging from 8.1 deg C at the lowest latitude (IL-7) to 13.3 deg C at the highest (IA-3). </w:t>
      </w:r>
    </w:p>
    <w:p w14:paraId="02E64F7C" w14:textId="5883EDF6" w:rsidR="002318AB" w:rsidRDefault="002318AB" w:rsidP="00554F96"/>
    <w:p w14:paraId="584CCCC3" w14:textId="6DA47633" w:rsidR="002318AB" w:rsidRDefault="002318AB" w:rsidP="00554F96">
      <w:r>
        <w:t>Cold and wet soils are highly predictive of soil disease pressure in the Midwest (</w:t>
      </w:r>
      <w:r w:rsidRPr="002318AB">
        <w:rPr>
          <w:color w:val="FF0000"/>
        </w:rPr>
        <w:t>CITE</w:t>
      </w:r>
      <w:r>
        <w:t xml:space="preserve">). The statistical model’s results of the amount of rain two weeks before planting being positively associated with the size of the penalty supports the hypothesis that root diseases play a major role in the </w:t>
      </w:r>
      <w:proofErr w:type="gramStart"/>
      <w:r>
        <w:t>penalty, and</w:t>
      </w:r>
      <w:proofErr w:type="gramEnd"/>
      <w:r>
        <w:t xml:space="preserve"> may render maize monocultures less responsive to N fertilizer. </w:t>
      </w:r>
    </w:p>
    <w:p w14:paraId="59577F35" w14:textId="77777777" w:rsidR="002318AB" w:rsidRDefault="002318AB" w:rsidP="00554F96"/>
    <w:p w14:paraId="436D3A69" w14:textId="19AB0332" w:rsidR="00554F96" w:rsidRDefault="00561D30" w:rsidP="00554F96">
      <w:r>
        <w:t xml:space="preserve">Our analyses suggest residue amounts </w:t>
      </w:r>
      <w:r w:rsidR="00763C57">
        <w:t xml:space="preserve">may be </w:t>
      </w:r>
      <w:r>
        <w:t xml:space="preserve">a smaller driver of the </w:t>
      </w:r>
    </w:p>
    <w:p w14:paraId="796E65DA" w14:textId="7B5077B6" w:rsidR="00561D30" w:rsidRPr="002318AB" w:rsidRDefault="002318AB" w:rsidP="00554F96">
      <w:pPr>
        <w:rPr>
          <w:b/>
          <w:bCs/>
        </w:rPr>
      </w:pPr>
      <w:r w:rsidRPr="002318AB">
        <w:rPr>
          <w:b/>
          <w:bCs/>
        </w:rPr>
        <w:t>Lit for ref</w:t>
      </w:r>
      <w:r>
        <w:rPr>
          <w:b/>
          <w:bCs/>
        </w:rPr>
        <w:t xml:space="preserve"> for me:</w:t>
      </w:r>
    </w:p>
    <w:p w14:paraId="73651D0B" w14:textId="584F827A" w:rsidR="00561D30" w:rsidRDefault="00992317" w:rsidP="00554F96">
      <w:r>
        <w:t>Dick1985 – bigger penalty in poorly-drained soils in Ohio</w:t>
      </w:r>
    </w:p>
    <w:p w14:paraId="7D4D78EE" w14:textId="2F96843B" w:rsidR="00992317" w:rsidRDefault="00992317" w:rsidP="00554F96">
      <w:r>
        <w:t xml:space="preserve">Griffin1988 – </w:t>
      </w:r>
      <w:r w:rsidR="00A13297">
        <w:t>no diff in plant pop or soil temp at 10 cm depth in Ohio</w:t>
      </w:r>
    </w:p>
    <w:p w14:paraId="5564C465" w14:textId="315B26B1" w:rsidR="00992317" w:rsidRDefault="00992317" w:rsidP="00554F96">
      <w:r>
        <w:t>Goldstein – CC has more necrotic roots</w:t>
      </w:r>
      <w:r w:rsidR="00780C55">
        <w:t xml:space="preserve"> and more roots 0-15cm</w:t>
      </w:r>
      <w:r>
        <w:t xml:space="preserve">, leaves more N in the soil at harvest, </w:t>
      </w:r>
    </w:p>
    <w:p w14:paraId="5866C59E" w14:textId="0EAF101D" w:rsidR="00780C55" w:rsidRDefault="00780C55" w:rsidP="00554F96">
      <w:r>
        <w:t xml:space="preserve">Nickel – CC has more roots 0-12.5 cm, but less below that. </w:t>
      </w:r>
    </w:p>
    <w:p w14:paraId="78AE0ECD" w14:textId="21B65186" w:rsidR="00780C55" w:rsidRDefault="00780C55" w:rsidP="00554F96">
      <w:r>
        <w:t xml:space="preserve">Livingston2015 – rotating is always economically </w:t>
      </w:r>
      <w:proofErr w:type="gramStart"/>
      <w:r>
        <w:t>preferable</w:t>
      </w:r>
      <w:proofErr w:type="gramEnd"/>
    </w:p>
    <w:p w14:paraId="33F2B4D5" w14:textId="1B464F83" w:rsidR="00554F96" w:rsidRDefault="00554F96" w:rsidP="00554F96">
      <w:r>
        <w:t>The N-penalty was not correlated with the previous year’s continuous maize yields, which represent a rough estimation of the amount of residue produced. This suggests the nitrogen ….</w:t>
      </w:r>
    </w:p>
    <w:p w14:paraId="27BE7B51" w14:textId="3A4B53FB" w:rsidR="009905D3" w:rsidRDefault="009905D3" w:rsidP="009905D3">
      <w:r>
        <w:t xml:space="preserve">The more northern sites’ full penalties being less responsive to N fertilization. </w:t>
      </w:r>
      <w:proofErr w:type="gramStart"/>
      <w:r>
        <w:t>Again</w:t>
      </w:r>
      <w:proofErr w:type="gramEnd"/>
      <w:r>
        <w:t xml:space="preserve"> due to the uncertainty </w:t>
      </w:r>
    </w:p>
    <w:p w14:paraId="0F35A9FA" w14:textId="77777777" w:rsidR="00554F96" w:rsidRDefault="00554F96" w:rsidP="00554F96"/>
    <w:p w14:paraId="20EA4C73" w14:textId="30B28F9A" w:rsidR="00554F96" w:rsidRPr="00554F96" w:rsidRDefault="00554F96" w:rsidP="00554F96"/>
    <w:sectPr w:rsidR="00554F96" w:rsidRPr="00554F9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C90DC8"/>
    <w:multiLevelType w:val="hybridMultilevel"/>
    <w:tmpl w:val="E604E2B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7DE5775"/>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722CFE"/>
    <w:multiLevelType w:val="hybridMultilevel"/>
    <w:tmpl w:val="8424F6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E66F4B"/>
    <w:multiLevelType w:val="hybridMultilevel"/>
    <w:tmpl w:val="622A7AD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01F5354"/>
    <w:multiLevelType w:val="hybridMultilevel"/>
    <w:tmpl w:val="8766E5E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2813EEE"/>
    <w:multiLevelType w:val="multilevel"/>
    <w:tmpl w:val="F2D6895C"/>
    <w:lvl w:ilvl="0">
      <w:start w:val="1"/>
      <w:numFmt w:val="lowerLetter"/>
      <w:lvlText w:val="%1."/>
      <w:lvlJc w:val="left"/>
      <w:pPr>
        <w:tabs>
          <w:tab w:val="num" w:pos="720"/>
        </w:tabs>
        <w:ind w:left="720" w:hanging="360"/>
      </w:pPr>
    </w:lvl>
    <w:lvl w:ilvl="1" w:tentative="1">
      <w:start w:val="1"/>
      <w:numFmt w:val="lowerLetter"/>
      <w:lvlText w:val="%2."/>
      <w:lvlJc w:val="left"/>
      <w:pPr>
        <w:tabs>
          <w:tab w:val="num" w:pos="1440"/>
        </w:tabs>
        <w:ind w:left="1440" w:hanging="360"/>
      </w:pPr>
    </w:lvl>
    <w:lvl w:ilvl="2" w:tentative="1">
      <w:start w:val="1"/>
      <w:numFmt w:val="lowerLetter"/>
      <w:lvlText w:val="%3."/>
      <w:lvlJc w:val="left"/>
      <w:pPr>
        <w:tabs>
          <w:tab w:val="num" w:pos="2160"/>
        </w:tabs>
        <w:ind w:left="2160" w:hanging="360"/>
      </w:pPr>
    </w:lvl>
    <w:lvl w:ilvl="3" w:tentative="1">
      <w:start w:val="1"/>
      <w:numFmt w:val="lowerLetter"/>
      <w:lvlText w:val="%4."/>
      <w:lvlJc w:val="left"/>
      <w:pPr>
        <w:tabs>
          <w:tab w:val="num" w:pos="2880"/>
        </w:tabs>
        <w:ind w:left="2880" w:hanging="360"/>
      </w:pPr>
    </w:lvl>
    <w:lvl w:ilvl="4" w:tentative="1">
      <w:start w:val="1"/>
      <w:numFmt w:val="lowerLetter"/>
      <w:lvlText w:val="%5."/>
      <w:lvlJc w:val="left"/>
      <w:pPr>
        <w:tabs>
          <w:tab w:val="num" w:pos="3600"/>
        </w:tabs>
        <w:ind w:left="3600" w:hanging="360"/>
      </w:pPr>
    </w:lvl>
    <w:lvl w:ilvl="5" w:tentative="1">
      <w:start w:val="1"/>
      <w:numFmt w:val="lowerLetter"/>
      <w:lvlText w:val="%6."/>
      <w:lvlJc w:val="left"/>
      <w:pPr>
        <w:tabs>
          <w:tab w:val="num" w:pos="4320"/>
        </w:tabs>
        <w:ind w:left="4320" w:hanging="360"/>
      </w:pPr>
    </w:lvl>
    <w:lvl w:ilvl="6" w:tentative="1">
      <w:start w:val="1"/>
      <w:numFmt w:val="lowerLetter"/>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Letter"/>
      <w:lvlText w:val="%9."/>
      <w:lvlJc w:val="left"/>
      <w:pPr>
        <w:tabs>
          <w:tab w:val="num" w:pos="6480"/>
        </w:tabs>
        <w:ind w:left="6480" w:hanging="360"/>
      </w:pPr>
    </w:lvl>
  </w:abstractNum>
  <w:abstractNum w:abstractNumId="6" w15:restartNumberingAfterBreak="0">
    <w:nsid w:val="61071C09"/>
    <w:multiLevelType w:val="hybridMultilevel"/>
    <w:tmpl w:val="76483C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3"/>
  </w:num>
  <w:num w:numId="4">
    <w:abstractNumId w:val="5"/>
  </w:num>
  <w:num w:numId="5">
    <w:abstractNumId w:val="4"/>
  </w:num>
  <w:num w:numId="6">
    <w:abstractNumId w:val="2"/>
  </w:num>
  <w:num w:numId="7">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571EF"/>
    <w:rsid w:val="000262A1"/>
    <w:rsid w:val="000A0D2D"/>
    <w:rsid w:val="000A6FE5"/>
    <w:rsid w:val="000D294A"/>
    <w:rsid w:val="001469AE"/>
    <w:rsid w:val="0016341B"/>
    <w:rsid w:val="00180978"/>
    <w:rsid w:val="00190745"/>
    <w:rsid w:val="001A6567"/>
    <w:rsid w:val="001B1F34"/>
    <w:rsid w:val="001D14ED"/>
    <w:rsid w:val="001D4534"/>
    <w:rsid w:val="001D57DF"/>
    <w:rsid w:val="001D7219"/>
    <w:rsid w:val="001F63AC"/>
    <w:rsid w:val="002122B0"/>
    <w:rsid w:val="00220C13"/>
    <w:rsid w:val="00221B13"/>
    <w:rsid w:val="00227E9D"/>
    <w:rsid w:val="002318AB"/>
    <w:rsid w:val="00234AEC"/>
    <w:rsid w:val="00240933"/>
    <w:rsid w:val="0024688F"/>
    <w:rsid w:val="00263842"/>
    <w:rsid w:val="002727D8"/>
    <w:rsid w:val="00277268"/>
    <w:rsid w:val="00282D8A"/>
    <w:rsid w:val="002977A0"/>
    <w:rsid w:val="002A0FB6"/>
    <w:rsid w:val="002A7319"/>
    <w:rsid w:val="002A7D1B"/>
    <w:rsid w:val="002B3D73"/>
    <w:rsid w:val="002C3712"/>
    <w:rsid w:val="002E0655"/>
    <w:rsid w:val="002F0E1C"/>
    <w:rsid w:val="002F760E"/>
    <w:rsid w:val="00310E92"/>
    <w:rsid w:val="00374EC6"/>
    <w:rsid w:val="003811F3"/>
    <w:rsid w:val="00390482"/>
    <w:rsid w:val="0039456C"/>
    <w:rsid w:val="00395EAB"/>
    <w:rsid w:val="003B09E1"/>
    <w:rsid w:val="003B19DA"/>
    <w:rsid w:val="003B5323"/>
    <w:rsid w:val="003D1A8B"/>
    <w:rsid w:val="003F1F14"/>
    <w:rsid w:val="00403B5E"/>
    <w:rsid w:val="00421F41"/>
    <w:rsid w:val="00432F5A"/>
    <w:rsid w:val="0043381C"/>
    <w:rsid w:val="00444731"/>
    <w:rsid w:val="004735C0"/>
    <w:rsid w:val="00475473"/>
    <w:rsid w:val="004834CB"/>
    <w:rsid w:val="004B3265"/>
    <w:rsid w:val="004C454A"/>
    <w:rsid w:val="00505074"/>
    <w:rsid w:val="00554F96"/>
    <w:rsid w:val="00555C2C"/>
    <w:rsid w:val="00561D30"/>
    <w:rsid w:val="005914D3"/>
    <w:rsid w:val="00594F20"/>
    <w:rsid w:val="005966D9"/>
    <w:rsid w:val="005E3FBB"/>
    <w:rsid w:val="005E51AE"/>
    <w:rsid w:val="00600F4E"/>
    <w:rsid w:val="006018BB"/>
    <w:rsid w:val="00611852"/>
    <w:rsid w:val="006131B1"/>
    <w:rsid w:val="0063678C"/>
    <w:rsid w:val="006571EF"/>
    <w:rsid w:val="0066604D"/>
    <w:rsid w:val="00685694"/>
    <w:rsid w:val="006A1F39"/>
    <w:rsid w:val="006C1B24"/>
    <w:rsid w:val="006D6464"/>
    <w:rsid w:val="006E34F1"/>
    <w:rsid w:val="006E5AA7"/>
    <w:rsid w:val="006F2CCA"/>
    <w:rsid w:val="00714EF7"/>
    <w:rsid w:val="00715721"/>
    <w:rsid w:val="0073743D"/>
    <w:rsid w:val="00757FD2"/>
    <w:rsid w:val="00761535"/>
    <w:rsid w:val="00763C57"/>
    <w:rsid w:val="0077089B"/>
    <w:rsid w:val="00770DC5"/>
    <w:rsid w:val="00775005"/>
    <w:rsid w:val="00780C55"/>
    <w:rsid w:val="007A1C67"/>
    <w:rsid w:val="007A7E74"/>
    <w:rsid w:val="007B4DFF"/>
    <w:rsid w:val="007B512E"/>
    <w:rsid w:val="007C10DA"/>
    <w:rsid w:val="007C75F1"/>
    <w:rsid w:val="007F382B"/>
    <w:rsid w:val="00800A7C"/>
    <w:rsid w:val="00805D80"/>
    <w:rsid w:val="00812C6B"/>
    <w:rsid w:val="00821A47"/>
    <w:rsid w:val="00823B17"/>
    <w:rsid w:val="008343C2"/>
    <w:rsid w:val="00873853"/>
    <w:rsid w:val="008822B9"/>
    <w:rsid w:val="00886958"/>
    <w:rsid w:val="00887655"/>
    <w:rsid w:val="008C015E"/>
    <w:rsid w:val="009000BB"/>
    <w:rsid w:val="009043BF"/>
    <w:rsid w:val="009148E4"/>
    <w:rsid w:val="00960AC1"/>
    <w:rsid w:val="009611FB"/>
    <w:rsid w:val="00976276"/>
    <w:rsid w:val="009862B7"/>
    <w:rsid w:val="009905D3"/>
    <w:rsid w:val="00992317"/>
    <w:rsid w:val="009C0197"/>
    <w:rsid w:val="009D3961"/>
    <w:rsid w:val="009E3292"/>
    <w:rsid w:val="009F6E67"/>
    <w:rsid w:val="00A10EE7"/>
    <w:rsid w:val="00A13297"/>
    <w:rsid w:val="00A23088"/>
    <w:rsid w:val="00A516C0"/>
    <w:rsid w:val="00A939E0"/>
    <w:rsid w:val="00AA3FBB"/>
    <w:rsid w:val="00AA694E"/>
    <w:rsid w:val="00AB11C5"/>
    <w:rsid w:val="00AB7414"/>
    <w:rsid w:val="00AC5312"/>
    <w:rsid w:val="00AC5D83"/>
    <w:rsid w:val="00AC7897"/>
    <w:rsid w:val="00AD0D08"/>
    <w:rsid w:val="00AE0F0A"/>
    <w:rsid w:val="00AF4850"/>
    <w:rsid w:val="00B05ADB"/>
    <w:rsid w:val="00B2668B"/>
    <w:rsid w:val="00B53052"/>
    <w:rsid w:val="00B707A8"/>
    <w:rsid w:val="00B82DF9"/>
    <w:rsid w:val="00B96A11"/>
    <w:rsid w:val="00BF010F"/>
    <w:rsid w:val="00C20B80"/>
    <w:rsid w:val="00C31A34"/>
    <w:rsid w:val="00C3223E"/>
    <w:rsid w:val="00C446DC"/>
    <w:rsid w:val="00C467E4"/>
    <w:rsid w:val="00C60178"/>
    <w:rsid w:val="00C642BE"/>
    <w:rsid w:val="00C727B6"/>
    <w:rsid w:val="00C92E0D"/>
    <w:rsid w:val="00C93C61"/>
    <w:rsid w:val="00CA17AF"/>
    <w:rsid w:val="00CA653A"/>
    <w:rsid w:val="00CC1A42"/>
    <w:rsid w:val="00CF32AA"/>
    <w:rsid w:val="00D074B2"/>
    <w:rsid w:val="00D25A52"/>
    <w:rsid w:val="00D37F4B"/>
    <w:rsid w:val="00D524B4"/>
    <w:rsid w:val="00D65115"/>
    <w:rsid w:val="00D9048F"/>
    <w:rsid w:val="00D9555C"/>
    <w:rsid w:val="00DB1077"/>
    <w:rsid w:val="00DD5947"/>
    <w:rsid w:val="00E02EEF"/>
    <w:rsid w:val="00E04C6C"/>
    <w:rsid w:val="00E1059F"/>
    <w:rsid w:val="00E16E6E"/>
    <w:rsid w:val="00E27585"/>
    <w:rsid w:val="00E43579"/>
    <w:rsid w:val="00E55248"/>
    <w:rsid w:val="00E700A0"/>
    <w:rsid w:val="00E81725"/>
    <w:rsid w:val="00EA1A07"/>
    <w:rsid w:val="00F078F7"/>
    <w:rsid w:val="00F109D5"/>
    <w:rsid w:val="00F119D9"/>
    <w:rsid w:val="00F12A52"/>
    <w:rsid w:val="00F17F2F"/>
    <w:rsid w:val="00F23DBB"/>
    <w:rsid w:val="00F31A69"/>
    <w:rsid w:val="00F741E8"/>
    <w:rsid w:val="00F7619A"/>
    <w:rsid w:val="00FA313E"/>
    <w:rsid w:val="00FD17E4"/>
    <w:rsid w:val="00FD46BD"/>
    <w:rsid w:val="00FE13A5"/>
    <w:rsid w:val="00FE3147"/>
    <w:rsid w:val="00FE6D5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E21EE77"/>
  <w15:chartTrackingRefBased/>
  <w15:docId w15:val="{0A0B7758-FA5C-4E21-98E8-24D3E3F936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71EF"/>
  </w:style>
  <w:style w:type="paragraph" w:styleId="Heading1">
    <w:name w:val="heading 1"/>
    <w:basedOn w:val="Normal"/>
    <w:next w:val="Normal"/>
    <w:link w:val="Heading1Char"/>
    <w:uiPriority w:val="9"/>
    <w:qFormat/>
    <w:rsid w:val="007A1C67"/>
    <w:pPr>
      <w:keepNext/>
      <w:keepLines/>
      <w:spacing w:before="240" w:after="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7A1C67"/>
    <w:pPr>
      <w:keepNext/>
      <w:keepLines/>
      <w:spacing w:before="40" w:after="0"/>
      <w:outlineLvl w:val="1"/>
    </w:pPr>
    <w:rPr>
      <w:rFonts w:asciiTheme="majorHAnsi" w:eastAsiaTheme="majorEastAsia" w:hAnsiTheme="majorHAnsi" w:cstheme="majorBidi"/>
      <w:i/>
      <w:color w:val="000000" w:themeColor="text1"/>
      <w:sz w:val="28"/>
      <w:szCs w:val="26"/>
    </w:rPr>
  </w:style>
  <w:style w:type="paragraph" w:styleId="Heading3">
    <w:name w:val="heading 3"/>
    <w:basedOn w:val="Normal"/>
    <w:next w:val="Normal"/>
    <w:link w:val="Heading3Char"/>
    <w:uiPriority w:val="9"/>
    <w:unhideWhenUsed/>
    <w:qFormat/>
    <w:rsid w:val="00B82DF9"/>
    <w:pPr>
      <w:keepNext/>
      <w:keepLines/>
      <w:spacing w:before="40" w:after="0"/>
      <w:outlineLvl w:val="2"/>
    </w:pPr>
    <w:rPr>
      <w:rFonts w:asciiTheme="majorHAnsi" w:eastAsiaTheme="majorEastAsia" w:hAnsiTheme="majorHAnsi" w:cstheme="majorBidi"/>
      <w:color w:val="767171" w:themeColor="background2" w:themeShade="80"/>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571EF"/>
    <w:pPr>
      <w:ind w:left="720"/>
      <w:contextualSpacing/>
    </w:pPr>
  </w:style>
  <w:style w:type="paragraph" w:customStyle="1" w:styleId="m-5394878258787082074msolistparagraph">
    <w:name w:val="m_-5394878258787082074msolistparagraph"/>
    <w:basedOn w:val="Normal"/>
    <w:rsid w:val="001D4534"/>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FA313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AC5D83"/>
    <w:rPr>
      <w:sz w:val="16"/>
      <w:szCs w:val="16"/>
    </w:rPr>
  </w:style>
  <w:style w:type="paragraph" w:styleId="CommentText">
    <w:name w:val="annotation text"/>
    <w:basedOn w:val="Normal"/>
    <w:link w:val="CommentTextChar"/>
    <w:uiPriority w:val="99"/>
    <w:semiHidden/>
    <w:unhideWhenUsed/>
    <w:rsid w:val="00AC5D83"/>
    <w:pPr>
      <w:spacing w:line="240" w:lineRule="auto"/>
    </w:pPr>
    <w:rPr>
      <w:sz w:val="20"/>
      <w:szCs w:val="20"/>
    </w:rPr>
  </w:style>
  <w:style w:type="character" w:customStyle="1" w:styleId="CommentTextChar">
    <w:name w:val="Comment Text Char"/>
    <w:basedOn w:val="DefaultParagraphFont"/>
    <w:link w:val="CommentText"/>
    <w:uiPriority w:val="99"/>
    <w:semiHidden/>
    <w:rsid w:val="00AC5D83"/>
    <w:rPr>
      <w:sz w:val="20"/>
      <w:szCs w:val="20"/>
    </w:rPr>
  </w:style>
  <w:style w:type="paragraph" w:styleId="CommentSubject">
    <w:name w:val="annotation subject"/>
    <w:basedOn w:val="CommentText"/>
    <w:next w:val="CommentText"/>
    <w:link w:val="CommentSubjectChar"/>
    <w:uiPriority w:val="99"/>
    <w:semiHidden/>
    <w:unhideWhenUsed/>
    <w:rsid w:val="00AC5D83"/>
    <w:rPr>
      <w:b/>
      <w:bCs/>
    </w:rPr>
  </w:style>
  <w:style w:type="character" w:customStyle="1" w:styleId="CommentSubjectChar">
    <w:name w:val="Comment Subject Char"/>
    <w:basedOn w:val="CommentTextChar"/>
    <w:link w:val="CommentSubject"/>
    <w:uiPriority w:val="99"/>
    <w:semiHidden/>
    <w:rsid w:val="00AC5D83"/>
    <w:rPr>
      <w:b/>
      <w:bCs/>
      <w:sz w:val="20"/>
      <w:szCs w:val="20"/>
    </w:rPr>
  </w:style>
  <w:style w:type="paragraph" w:styleId="BalloonText">
    <w:name w:val="Balloon Text"/>
    <w:basedOn w:val="Normal"/>
    <w:link w:val="BalloonTextChar"/>
    <w:uiPriority w:val="99"/>
    <w:semiHidden/>
    <w:unhideWhenUsed/>
    <w:rsid w:val="00C31A3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31A34"/>
    <w:rPr>
      <w:rFonts w:ascii="Segoe UI" w:hAnsi="Segoe UI" w:cs="Segoe UI"/>
      <w:sz w:val="18"/>
      <w:szCs w:val="18"/>
    </w:rPr>
  </w:style>
  <w:style w:type="character" w:customStyle="1" w:styleId="Heading1Char">
    <w:name w:val="Heading 1 Char"/>
    <w:basedOn w:val="DefaultParagraphFont"/>
    <w:link w:val="Heading1"/>
    <w:uiPriority w:val="9"/>
    <w:rsid w:val="007A1C67"/>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7A1C67"/>
    <w:rPr>
      <w:rFonts w:asciiTheme="majorHAnsi" w:eastAsiaTheme="majorEastAsia" w:hAnsiTheme="majorHAnsi" w:cstheme="majorBidi"/>
      <w:i/>
      <w:color w:val="000000" w:themeColor="text1"/>
      <w:sz w:val="28"/>
      <w:szCs w:val="26"/>
    </w:rPr>
  </w:style>
  <w:style w:type="paragraph" w:styleId="Caption">
    <w:name w:val="caption"/>
    <w:basedOn w:val="Normal"/>
    <w:next w:val="Normal"/>
    <w:uiPriority w:val="35"/>
    <w:unhideWhenUsed/>
    <w:qFormat/>
    <w:rsid w:val="000262A1"/>
    <w:pPr>
      <w:spacing w:after="200" w:line="240" w:lineRule="auto"/>
    </w:pPr>
    <w:rPr>
      <w:iCs/>
      <w:color w:val="000000" w:themeColor="text1"/>
      <w:sz w:val="20"/>
      <w:szCs w:val="18"/>
    </w:rPr>
  </w:style>
  <w:style w:type="paragraph" w:customStyle="1" w:styleId="Body">
    <w:name w:val="Body"/>
    <w:basedOn w:val="Normal"/>
    <w:link w:val="BodyChar"/>
    <w:qFormat/>
    <w:rsid w:val="00812C6B"/>
    <w:pPr>
      <w:spacing w:after="0" w:line="480" w:lineRule="auto"/>
      <w:ind w:firstLine="720"/>
    </w:pPr>
    <w:rPr>
      <w:rFonts w:ascii="Times New Roman" w:hAnsi="Times New Roman"/>
      <w:color w:val="000000" w:themeColor="text1"/>
      <w:sz w:val="24"/>
    </w:rPr>
  </w:style>
  <w:style w:type="character" w:customStyle="1" w:styleId="BodyChar">
    <w:name w:val="Body Char"/>
    <w:basedOn w:val="DefaultParagraphFont"/>
    <w:link w:val="Body"/>
    <w:rsid w:val="00812C6B"/>
    <w:rPr>
      <w:rFonts w:ascii="Times New Roman" w:hAnsi="Times New Roman"/>
      <w:color w:val="000000" w:themeColor="text1"/>
      <w:sz w:val="24"/>
    </w:rPr>
  </w:style>
  <w:style w:type="paragraph" w:styleId="NoSpacing">
    <w:name w:val="No Spacing"/>
    <w:uiPriority w:val="1"/>
    <w:qFormat/>
    <w:rsid w:val="00757FD2"/>
    <w:pPr>
      <w:spacing w:after="0" w:line="240" w:lineRule="auto"/>
    </w:pPr>
  </w:style>
  <w:style w:type="character" w:customStyle="1" w:styleId="Heading3Char">
    <w:name w:val="Heading 3 Char"/>
    <w:basedOn w:val="DefaultParagraphFont"/>
    <w:link w:val="Heading3"/>
    <w:uiPriority w:val="9"/>
    <w:rsid w:val="00B82DF9"/>
    <w:rPr>
      <w:rFonts w:asciiTheme="majorHAnsi" w:eastAsiaTheme="majorEastAsia" w:hAnsiTheme="majorHAnsi" w:cstheme="majorBidi"/>
      <w:color w:val="767171" w:themeColor="background2" w:themeShade="8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8939885">
      <w:bodyDiv w:val="1"/>
      <w:marLeft w:val="0"/>
      <w:marRight w:val="0"/>
      <w:marTop w:val="0"/>
      <w:marBottom w:val="0"/>
      <w:divBdr>
        <w:top w:val="none" w:sz="0" w:space="0" w:color="auto"/>
        <w:left w:val="none" w:sz="0" w:space="0" w:color="auto"/>
        <w:bottom w:val="none" w:sz="0" w:space="0" w:color="auto"/>
        <w:right w:val="none" w:sz="0" w:space="0" w:color="auto"/>
      </w:divBdr>
    </w:div>
    <w:div w:id="142813969">
      <w:bodyDiv w:val="1"/>
      <w:marLeft w:val="0"/>
      <w:marRight w:val="0"/>
      <w:marTop w:val="0"/>
      <w:marBottom w:val="0"/>
      <w:divBdr>
        <w:top w:val="none" w:sz="0" w:space="0" w:color="auto"/>
        <w:left w:val="none" w:sz="0" w:space="0" w:color="auto"/>
        <w:bottom w:val="none" w:sz="0" w:space="0" w:color="auto"/>
        <w:right w:val="none" w:sz="0" w:space="0" w:color="auto"/>
      </w:divBdr>
    </w:div>
    <w:div w:id="710420081">
      <w:bodyDiv w:val="1"/>
      <w:marLeft w:val="0"/>
      <w:marRight w:val="0"/>
      <w:marTop w:val="0"/>
      <w:marBottom w:val="0"/>
      <w:divBdr>
        <w:top w:val="none" w:sz="0" w:space="0" w:color="auto"/>
        <w:left w:val="none" w:sz="0" w:space="0" w:color="auto"/>
        <w:bottom w:val="none" w:sz="0" w:space="0" w:color="auto"/>
        <w:right w:val="none" w:sz="0" w:space="0" w:color="auto"/>
      </w:divBdr>
    </w:div>
    <w:div w:id="203059794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21F5668-BD68-41F4-A79B-9FA0A55958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8</TotalTime>
  <Pages>16</Pages>
  <Words>5157</Words>
  <Characters>29396</Characters>
  <Application>Microsoft Office Word</Application>
  <DocSecurity>0</DocSecurity>
  <Lines>244</Lines>
  <Paragraphs>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4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chols, Virginia A [AGRON]</dc:creator>
  <cp:keywords/>
  <dc:description/>
  <cp:lastModifiedBy>Virginia Nichols</cp:lastModifiedBy>
  <cp:revision>4</cp:revision>
  <dcterms:created xsi:type="dcterms:W3CDTF">2021-07-08T12:23:00Z</dcterms:created>
  <dcterms:modified xsi:type="dcterms:W3CDTF">2021-07-08T17:01:00Z</dcterms:modified>
</cp:coreProperties>
</file>